
<file path=[Content_Types].xml><?xml version="1.0" encoding="utf-8"?>
<Types xmlns="http://schemas.openxmlformats.org/package/2006/content-types">
  <Default Extension="rels" ContentType="application/vnd.openxmlformats-package.relationships+xml"/>
  <Default Extension="xml" ContentType="application/xml"/>
  <Default Extension="jpeg" ContentType="image/jpeg"/>
  <Default Extension="gif" ContentType="image/gif"/>
  <Default Extension="png" ContentType="image/png"/>
  <Default Extension="bmp" ContentType="image/bmp"/>
  <Default Extension="emf" ContentType="image/x-emf"/>
  <Default Extension="wmf" ContentType="image/x-wmf"/>
  <Default Extension="tiff" ContentType="image/tiff"/>
  <Default Extension="jpg" ContentType="application/octet-stream"/>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D141C7" w14:textId="7E6C27C1" w:rsidR="00A80898" w:rsidRPr="00E02174" w:rsidRDefault="00A80898" w:rsidP="00D4477B">
      <w:pPr>
        <w:jc w:val="center"/>
        <w:rPr>
          <w:rFonts w:cstheme="minorHAnsi"/>
          <w:b/>
        </w:rPr>
      </w:pPr>
      <w:r w:rsidRPr="00E02174">
        <w:rPr>
          <w:rFonts w:cstheme="minorHAnsi"/>
          <w:b/>
        </w:rPr>
        <w:t xml:space="preserve">Number and Timing of Ambulatory Blood Pressure </w:t>
      </w:r>
      <w:r w:rsidR="00651F86" w:rsidRPr="00E02174">
        <w:rPr>
          <w:rFonts w:cstheme="minorHAnsi"/>
          <w:b/>
        </w:rPr>
        <w:t xml:space="preserve">Monitoring </w:t>
      </w:r>
      <w:r w:rsidRPr="00E02174">
        <w:rPr>
          <w:rFonts w:cstheme="minorHAnsi"/>
          <w:b/>
        </w:rPr>
        <w:t>Measurements</w:t>
      </w:r>
    </w:p>
    <w:p w14:paraId="69D52CA8" w14:textId="77777777" w:rsidR="00A80898" w:rsidRPr="00E02174" w:rsidRDefault="00A80898" w:rsidP="00A80898">
      <w:pPr>
        <w:jc w:val="center"/>
        <w:rPr>
          <w:rFonts w:cstheme="minorHAnsi"/>
          <w:b/>
        </w:rPr>
      </w:pPr>
    </w:p>
    <w:p w14:paraId="02392C38" w14:textId="76FE043A" w:rsidR="00A80898" w:rsidRPr="00E02174" w:rsidRDefault="00A80898" w:rsidP="00D4477B">
      <w:pPr>
        <w:rPr>
          <w:rFonts w:cstheme="minorHAnsi"/>
        </w:rPr>
      </w:pPr>
      <w:r w:rsidRPr="00E02174">
        <w:rPr>
          <w:rFonts w:cstheme="minorHAnsi"/>
        </w:rPr>
        <w:t>Byron C. Jaeger, PhD</w:t>
      </w:r>
      <w:r w:rsidRPr="00E02174">
        <w:rPr>
          <w:rFonts w:cstheme="minorHAnsi"/>
          <w:vertAlign w:val="superscript"/>
        </w:rPr>
        <w:t>a</w:t>
      </w:r>
      <w:r w:rsidRPr="00E02174">
        <w:rPr>
          <w:rFonts w:cstheme="minorHAnsi"/>
        </w:rPr>
        <w:t>,</w:t>
      </w:r>
      <w:r w:rsidR="00651F86" w:rsidRPr="00E02174">
        <w:rPr>
          <w:rFonts w:cstheme="minorHAnsi"/>
        </w:rPr>
        <w:t xml:space="preserve"> </w:t>
      </w:r>
      <w:r w:rsidR="00D4477B" w:rsidRPr="00E02174">
        <w:rPr>
          <w:rFonts w:cstheme="minorHAnsi"/>
        </w:rPr>
        <w:t>Oluwasegun P. Akinyelure, MD</w:t>
      </w:r>
      <w:r w:rsidR="00D4477B" w:rsidRPr="00E02174">
        <w:rPr>
          <w:rFonts w:cstheme="minorHAnsi"/>
          <w:vertAlign w:val="superscript"/>
        </w:rPr>
        <w:t>b</w:t>
      </w:r>
      <w:r w:rsidR="00D4477B" w:rsidRPr="00E02174">
        <w:rPr>
          <w:rFonts w:cstheme="minorHAnsi"/>
        </w:rPr>
        <w:t xml:space="preserve">, </w:t>
      </w:r>
      <w:r w:rsidR="00651F86" w:rsidRPr="00E02174">
        <w:rPr>
          <w:rFonts w:cstheme="minorHAnsi"/>
        </w:rPr>
        <w:t>Swati Sakhuja, MPH</w:t>
      </w:r>
      <w:r w:rsidR="00BD5F23" w:rsidRPr="00E02174">
        <w:rPr>
          <w:rFonts w:cstheme="minorHAnsi"/>
          <w:vertAlign w:val="superscript"/>
        </w:rPr>
        <w:t>b</w:t>
      </w:r>
      <w:r w:rsidR="00651F86" w:rsidRPr="00E02174">
        <w:rPr>
          <w:rFonts w:cstheme="minorHAnsi"/>
        </w:rPr>
        <w:t xml:space="preserve">, </w:t>
      </w:r>
      <w:r w:rsidR="00BD5F23" w:rsidRPr="00E02174">
        <w:rPr>
          <w:rFonts w:cstheme="minorHAnsi"/>
        </w:rPr>
        <w:t>Joshua D. Bundy, PhD, MPH</w:t>
      </w:r>
      <w:r w:rsidR="00BD5F23" w:rsidRPr="00E02174">
        <w:rPr>
          <w:rFonts w:cstheme="minorHAnsi"/>
          <w:vertAlign w:val="superscript"/>
        </w:rPr>
        <w:t>c</w:t>
      </w:r>
      <w:r w:rsidR="00BD5F23" w:rsidRPr="00E02174">
        <w:rPr>
          <w:rFonts w:cstheme="minorHAnsi"/>
        </w:rPr>
        <w:t>, C</w:t>
      </w:r>
      <w:r w:rsidR="00F83623" w:rsidRPr="00E02174">
        <w:rPr>
          <w:rFonts w:cstheme="minorHAnsi"/>
        </w:rPr>
        <w:t>ora E. Lewis, MD MSPH</w:t>
      </w:r>
      <w:r w:rsidR="00BD5F23" w:rsidRPr="00E02174">
        <w:rPr>
          <w:rFonts w:cstheme="minorHAnsi"/>
          <w:vertAlign w:val="superscript"/>
        </w:rPr>
        <w:t>b</w:t>
      </w:r>
      <w:r w:rsidR="00BD5F23" w:rsidRPr="00E02174">
        <w:rPr>
          <w:rFonts w:cstheme="minorHAnsi"/>
        </w:rPr>
        <w:t xml:space="preserve">, </w:t>
      </w:r>
      <w:r w:rsidR="00651F86" w:rsidRPr="00E02174">
        <w:rPr>
          <w:rFonts w:cstheme="minorHAnsi"/>
        </w:rPr>
        <w:t>Yuichiro Yano, MD, PhD</w:t>
      </w:r>
      <w:r w:rsidR="00BD5F23" w:rsidRPr="00E02174">
        <w:rPr>
          <w:rFonts w:cstheme="minorHAnsi"/>
          <w:vertAlign w:val="superscript"/>
        </w:rPr>
        <w:t>d</w:t>
      </w:r>
      <w:r w:rsidR="00651F86" w:rsidRPr="00E02174">
        <w:rPr>
          <w:rFonts w:cstheme="minorHAnsi"/>
          <w:bCs/>
          <w:color w:val="000000"/>
        </w:rPr>
        <w:t xml:space="preserve">, </w:t>
      </w:r>
      <w:r w:rsidRPr="00E02174">
        <w:rPr>
          <w:rFonts w:cstheme="minorHAnsi"/>
          <w:bCs/>
          <w:color w:val="000000"/>
        </w:rPr>
        <w:t>George Howard, DrPH</w:t>
      </w:r>
      <w:r w:rsidRPr="00E02174">
        <w:rPr>
          <w:rFonts w:cstheme="minorHAnsi"/>
          <w:bCs/>
          <w:color w:val="000000"/>
          <w:vertAlign w:val="superscript"/>
        </w:rPr>
        <w:t>a</w:t>
      </w:r>
      <w:r w:rsidRPr="00E02174">
        <w:rPr>
          <w:rFonts w:cstheme="minorHAnsi"/>
          <w:bCs/>
          <w:color w:val="000000"/>
        </w:rPr>
        <w:t>, Daichi Shimbo, MD</w:t>
      </w:r>
      <w:r w:rsidR="00BD5F23" w:rsidRPr="00E02174">
        <w:rPr>
          <w:rFonts w:cstheme="minorHAnsi"/>
          <w:bCs/>
          <w:color w:val="000000"/>
          <w:vertAlign w:val="superscript"/>
        </w:rPr>
        <w:t>e</w:t>
      </w:r>
      <w:r w:rsidR="00BD5F23" w:rsidRPr="00E02174">
        <w:rPr>
          <w:rFonts w:cstheme="minorHAnsi"/>
          <w:bCs/>
          <w:color w:val="000000"/>
        </w:rPr>
        <w:t>, P</w:t>
      </w:r>
      <w:r w:rsidRPr="00E02174">
        <w:rPr>
          <w:rFonts w:cstheme="minorHAnsi"/>
          <w:bCs/>
          <w:color w:val="000000"/>
        </w:rPr>
        <w:t>aul Muntner, PhD</w:t>
      </w:r>
      <w:r w:rsidR="00DC16AA" w:rsidRPr="00E02174">
        <w:rPr>
          <w:rFonts w:cstheme="minorHAnsi"/>
          <w:bCs/>
          <w:color w:val="000000"/>
          <w:vertAlign w:val="superscript"/>
        </w:rPr>
        <w:t>b</w:t>
      </w:r>
      <w:r w:rsidR="00BD5F23" w:rsidRPr="00E02174">
        <w:rPr>
          <w:rFonts w:cstheme="minorHAnsi"/>
          <w:bCs/>
          <w:color w:val="000000"/>
        </w:rPr>
        <w:t>, Joseph E. Schwartz, PhD</w:t>
      </w:r>
      <w:r w:rsidR="00BD5F23" w:rsidRPr="00E02174">
        <w:rPr>
          <w:rFonts w:cstheme="minorHAnsi"/>
          <w:bCs/>
          <w:color w:val="000000"/>
          <w:vertAlign w:val="superscript"/>
        </w:rPr>
        <w:t>f</w:t>
      </w:r>
      <w:r w:rsidR="00D4477B" w:rsidRPr="00E02174">
        <w:rPr>
          <w:rFonts w:cstheme="minorHAnsi"/>
          <w:bCs/>
          <w:color w:val="000000"/>
          <w:vertAlign w:val="superscript"/>
        </w:rPr>
        <w:t>,g</w:t>
      </w:r>
      <w:r w:rsidR="00BD5F23" w:rsidRPr="00E02174">
        <w:rPr>
          <w:rFonts w:cstheme="minorHAnsi"/>
          <w:bCs/>
          <w:color w:val="000000"/>
        </w:rPr>
        <w:t xml:space="preserve"> </w:t>
      </w:r>
    </w:p>
    <w:p w14:paraId="6662013C" w14:textId="7C4A4DDA" w:rsidR="00A80898" w:rsidRPr="00E02174" w:rsidRDefault="00A80898" w:rsidP="00A80898">
      <w:pPr>
        <w:pStyle w:val="ListParagraph"/>
        <w:numPr>
          <w:ilvl w:val="0"/>
          <w:numId w:val="2"/>
        </w:numPr>
        <w:rPr>
          <w:rFonts w:asciiTheme="minorHAnsi" w:hAnsiTheme="minorHAnsi" w:cstheme="minorHAnsi"/>
          <w:szCs w:val="22"/>
        </w:rPr>
      </w:pPr>
      <w:r w:rsidRPr="00E02174">
        <w:rPr>
          <w:rFonts w:asciiTheme="minorHAnsi" w:hAnsiTheme="minorHAnsi" w:cstheme="minorHAnsi"/>
          <w:szCs w:val="22"/>
        </w:rPr>
        <w:t>Department of Biostatistics, University of Alabama at Birmingham, Birmingham, AL</w:t>
      </w:r>
    </w:p>
    <w:p w14:paraId="4B8BEEBC" w14:textId="77777777" w:rsidR="00BD5F23" w:rsidRPr="00E02174" w:rsidRDefault="00BD5F23" w:rsidP="00BD5F23">
      <w:pPr>
        <w:pStyle w:val="ListParagraph"/>
        <w:numPr>
          <w:ilvl w:val="0"/>
          <w:numId w:val="2"/>
        </w:numPr>
        <w:rPr>
          <w:rFonts w:asciiTheme="minorHAnsi" w:hAnsiTheme="minorHAnsi" w:cstheme="minorHAnsi"/>
          <w:szCs w:val="22"/>
        </w:rPr>
      </w:pPr>
      <w:r w:rsidRPr="00E02174">
        <w:rPr>
          <w:rFonts w:asciiTheme="minorHAnsi" w:hAnsiTheme="minorHAnsi" w:cstheme="minorHAnsi"/>
          <w:szCs w:val="22"/>
        </w:rPr>
        <w:t>Department of Epidemiology, University of Alabama at Birmingham, Birmingham, AL</w:t>
      </w:r>
    </w:p>
    <w:p w14:paraId="49999A35" w14:textId="359238BB" w:rsidR="00BD5F23" w:rsidRPr="00E02174" w:rsidRDefault="00BD5F23" w:rsidP="00A80898">
      <w:pPr>
        <w:pStyle w:val="ListParagraph"/>
        <w:numPr>
          <w:ilvl w:val="0"/>
          <w:numId w:val="2"/>
        </w:numPr>
        <w:rPr>
          <w:rFonts w:asciiTheme="minorHAnsi" w:hAnsiTheme="minorHAnsi" w:cstheme="minorHAnsi"/>
          <w:szCs w:val="22"/>
        </w:rPr>
      </w:pPr>
      <w:r w:rsidRPr="00E02174">
        <w:rPr>
          <w:rFonts w:asciiTheme="minorHAnsi" w:hAnsiTheme="minorHAnsi" w:cstheme="minorHAnsi"/>
          <w:szCs w:val="22"/>
        </w:rPr>
        <w:t>Department of Epidemiology, Tulane University School of Public Health and Tropical Medicine, New Orleans, LA</w:t>
      </w:r>
    </w:p>
    <w:p w14:paraId="6E90EC5A" w14:textId="77777777" w:rsidR="00BD5F23" w:rsidRPr="00E02174" w:rsidRDefault="00BD5F23" w:rsidP="00BD5F23">
      <w:pPr>
        <w:pStyle w:val="ListParagraph"/>
        <w:numPr>
          <w:ilvl w:val="0"/>
          <w:numId w:val="2"/>
        </w:numPr>
        <w:rPr>
          <w:rFonts w:asciiTheme="minorHAnsi" w:hAnsiTheme="minorHAnsi" w:cstheme="minorHAnsi"/>
          <w:szCs w:val="22"/>
        </w:rPr>
      </w:pPr>
      <w:r w:rsidRPr="00E02174">
        <w:rPr>
          <w:rFonts w:asciiTheme="minorHAnsi" w:hAnsiTheme="minorHAnsi" w:cstheme="minorHAnsi"/>
          <w:szCs w:val="22"/>
        </w:rPr>
        <w:t>Department of Medicine, Duke University, Durham, NC</w:t>
      </w:r>
    </w:p>
    <w:p w14:paraId="58D65109" w14:textId="71FA4293" w:rsidR="00A80898" w:rsidRPr="00E02174" w:rsidRDefault="00A80898" w:rsidP="00A80898">
      <w:pPr>
        <w:pStyle w:val="ListParagraph"/>
        <w:numPr>
          <w:ilvl w:val="0"/>
          <w:numId w:val="2"/>
        </w:numPr>
        <w:rPr>
          <w:rFonts w:asciiTheme="minorHAnsi" w:hAnsiTheme="minorHAnsi" w:cstheme="minorHAnsi"/>
          <w:szCs w:val="22"/>
        </w:rPr>
      </w:pPr>
      <w:r w:rsidRPr="00E02174">
        <w:rPr>
          <w:rFonts w:asciiTheme="minorHAnsi" w:hAnsiTheme="minorHAnsi" w:cstheme="minorHAnsi"/>
          <w:szCs w:val="22"/>
        </w:rPr>
        <w:t>Department of Medicine, Columbia University</w:t>
      </w:r>
      <w:r w:rsidR="00CE7E26">
        <w:rPr>
          <w:rFonts w:asciiTheme="minorHAnsi" w:hAnsiTheme="minorHAnsi" w:cstheme="minorHAnsi"/>
          <w:szCs w:val="22"/>
        </w:rPr>
        <w:t xml:space="preserve"> Irving Medical Center</w:t>
      </w:r>
      <w:r w:rsidRPr="00E02174">
        <w:rPr>
          <w:rFonts w:asciiTheme="minorHAnsi" w:hAnsiTheme="minorHAnsi" w:cstheme="minorHAnsi"/>
          <w:szCs w:val="22"/>
        </w:rPr>
        <w:t>, New York City, NY</w:t>
      </w:r>
    </w:p>
    <w:p w14:paraId="7392404D" w14:textId="77777777" w:rsidR="00D4477B" w:rsidRPr="00E02174" w:rsidRDefault="00D4477B" w:rsidP="00D4477B">
      <w:pPr>
        <w:numPr>
          <w:ilvl w:val="0"/>
          <w:numId w:val="2"/>
        </w:numPr>
        <w:spacing w:after="0" w:line="240" w:lineRule="auto"/>
        <w:rPr>
          <w:rFonts w:eastAsia="Times New Roman" w:cstheme="minorHAnsi"/>
          <w:bCs/>
        </w:rPr>
      </w:pPr>
      <w:r w:rsidRPr="00E02174">
        <w:rPr>
          <w:rFonts w:eastAsia="Times New Roman" w:cstheme="minorHAnsi"/>
          <w:bCs/>
        </w:rPr>
        <w:t>Department of Psychiatry, Stony Brook School of Medicine, Stony Brook, NY</w:t>
      </w:r>
    </w:p>
    <w:p w14:paraId="707889EE" w14:textId="233C8C09" w:rsidR="00D4477B" w:rsidRPr="00E02174" w:rsidRDefault="00D4477B" w:rsidP="00BD5F23">
      <w:pPr>
        <w:numPr>
          <w:ilvl w:val="0"/>
          <w:numId w:val="2"/>
        </w:numPr>
        <w:spacing w:after="0" w:line="240" w:lineRule="auto"/>
        <w:rPr>
          <w:rFonts w:cstheme="minorHAnsi"/>
        </w:rPr>
      </w:pPr>
      <w:r w:rsidRPr="00E02174">
        <w:rPr>
          <w:rFonts w:cstheme="minorHAnsi"/>
        </w:rPr>
        <w:t>Department of Medicine, Columbia University Medical Center, New York City, NY</w:t>
      </w:r>
    </w:p>
    <w:p w14:paraId="64D505F7" w14:textId="77777777" w:rsidR="00D4477B" w:rsidRPr="00E02174" w:rsidRDefault="00D4477B" w:rsidP="00D4477B">
      <w:pPr>
        <w:spacing w:after="0" w:line="240" w:lineRule="auto"/>
        <w:ind w:left="360"/>
        <w:rPr>
          <w:rFonts w:cstheme="minorHAnsi"/>
        </w:rPr>
      </w:pPr>
    </w:p>
    <w:p w14:paraId="24D3A245" w14:textId="1B765249" w:rsidR="00A80898" w:rsidRPr="00E02174" w:rsidRDefault="00A80898" w:rsidP="00BD5F23">
      <w:pPr>
        <w:rPr>
          <w:rFonts w:eastAsia="Times New Roman" w:cstheme="minorHAnsi"/>
          <w:bCs/>
        </w:rPr>
      </w:pPr>
      <w:r w:rsidRPr="00E02174">
        <w:rPr>
          <w:rFonts w:eastAsia="Times New Roman" w:cstheme="minorHAnsi"/>
          <w:bCs/>
        </w:rPr>
        <w:t>Word count of the manuscript text: 3,</w:t>
      </w:r>
      <w:r w:rsidR="00D526CF">
        <w:rPr>
          <w:rFonts w:eastAsia="Times New Roman" w:cstheme="minorHAnsi"/>
          <w:bCs/>
        </w:rPr>
        <w:t>213</w:t>
      </w:r>
    </w:p>
    <w:p w14:paraId="3536BD5A" w14:textId="74980735" w:rsidR="00E02174" w:rsidRPr="00E02174" w:rsidRDefault="00E02174" w:rsidP="00BD5F23">
      <w:pPr>
        <w:rPr>
          <w:rFonts w:eastAsia="Times New Roman" w:cstheme="minorHAnsi"/>
          <w:bCs/>
        </w:rPr>
      </w:pPr>
      <w:r w:rsidRPr="00E02174">
        <w:rPr>
          <w:rFonts w:eastAsia="Times New Roman" w:cstheme="minorHAnsi"/>
          <w:bCs/>
        </w:rPr>
        <w:t xml:space="preserve">Word count of the abstract: </w:t>
      </w:r>
      <w:r w:rsidR="00D7724D">
        <w:rPr>
          <w:rFonts w:eastAsia="Times New Roman" w:cstheme="minorHAnsi"/>
          <w:bCs/>
        </w:rPr>
        <w:t>2</w:t>
      </w:r>
      <w:r w:rsidR="00D526CF">
        <w:rPr>
          <w:rFonts w:eastAsia="Times New Roman" w:cstheme="minorHAnsi"/>
          <w:bCs/>
        </w:rPr>
        <w:t>44</w:t>
      </w:r>
    </w:p>
    <w:p w14:paraId="6763FBC6" w14:textId="594168B5" w:rsidR="00A80898" w:rsidRPr="00E02174" w:rsidRDefault="00A80898" w:rsidP="00A80898">
      <w:pPr>
        <w:rPr>
          <w:rFonts w:cstheme="minorHAnsi"/>
        </w:rPr>
      </w:pPr>
      <w:r w:rsidRPr="00E02174">
        <w:rPr>
          <w:rFonts w:cstheme="minorHAnsi"/>
          <w:u w:val="single"/>
        </w:rPr>
        <w:t>Address for correspondence:</w:t>
      </w:r>
      <w:r w:rsidRPr="00E02174">
        <w:rPr>
          <w:rFonts w:cstheme="minorHAnsi"/>
        </w:rPr>
        <w:t xml:space="preserve"> Byron C. Jaeger, </w:t>
      </w:r>
      <w:r w:rsidR="00651F86" w:rsidRPr="00E02174">
        <w:rPr>
          <w:rFonts w:cstheme="minorHAnsi"/>
        </w:rPr>
        <w:t>327M Ryals Public Health Building, 1665 University Blvd</w:t>
      </w:r>
      <w:r w:rsidRPr="00E02174">
        <w:rPr>
          <w:rFonts w:cstheme="minorHAnsi"/>
        </w:rPr>
        <w:t xml:space="preserve"> Birmingham, AL</w:t>
      </w:r>
      <w:r w:rsidR="00651F86" w:rsidRPr="00E02174">
        <w:rPr>
          <w:rFonts w:cstheme="minorHAnsi"/>
        </w:rPr>
        <w:t>.</w:t>
      </w:r>
      <w:r w:rsidRPr="00E02174">
        <w:rPr>
          <w:rFonts w:cstheme="minorHAnsi"/>
        </w:rPr>
        <w:t xml:space="preserve"> Email: </w:t>
      </w:r>
      <w:hyperlink r:id="rId8" w:history="1">
        <w:r w:rsidRPr="00E02174">
          <w:rPr>
            <w:rStyle w:val="Hyperlink"/>
            <w:rFonts w:cstheme="minorHAnsi"/>
          </w:rPr>
          <w:t>bcjaeger@uab.edu</w:t>
        </w:r>
      </w:hyperlink>
    </w:p>
    <w:p w14:paraId="01BED152" w14:textId="77777777" w:rsidR="00A80898" w:rsidRPr="00E02174" w:rsidRDefault="00A80898" w:rsidP="00A80898">
      <w:pPr>
        <w:rPr>
          <w:rFonts w:cstheme="minorHAnsi"/>
        </w:rPr>
      </w:pPr>
    </w:p>
    <w:p w14:paraId="56CC84E5" w14:textId="382ABC7A" w:rsidR="00A80898" w:rsidRPr="00E02174" w:rsidRDefault="00A80898" w:rsidP="00A80898">
      <w:pPr>
        <w:rPr>
          <w:rFonts w:cstheme="minorHAnsi"/>
        </w:rPr>
      </w:pPr>
      <w:r w:rsidRPr="00E02174">
        <w:rPr>
          <w:rFonts w:cstheme="minorHAnsi"/>
          <w:u w:val="single"/>
        </w:rPr>
        <w:t>Short title:</w:t>
      </w:r>
      <w:r w:rsidRPr="00E02174">
        <w:rPr>
          <w:rFonts w:cstheme="minorHAnsi"/>
        </w:rPr>
        <w:t xml:space="preserve"> </w:t>
      </w:r>
      <w:r w:rsidR="00651F86" w:rsidRPr="00E02174">
        <w:rPr>
          <w:rFonts w:cstheme="minorHAnsi"/>
        </w:rPr>
        <w:t>Number and Timing of ABPM</w:t>
      </w:r>
    </w:p>
    <w:p w14:paraId="30A16C3D" w14:textId="459A351B" w:rsidR="00A80898" w:rsidRPr="00E02174" w:rsidRDefault="00A80898">
      <w:pPr>
        <w:rPr>
          <w:rFonts w:cstheme="minorHAnsi"/>
          <w:b/>
        </w:rPr>
      </w:pPr>
      <w:r w:rsidRPr="00E02174">
        <w:rPr>
          <w:rFonts w:cstheme="minorHAnsi"/>
          <w:b/>
        </w:rPr>
        <w:br w:type="page"/>
      </w:r>
    </w:p>
    <w:p w14:paraId="22CF3F58" w14:textId="77777777" w:rsidR="00D62DDE" w:rsidRPr="00E02174" w:rsidRDefault="00D62DDE">
      <w:pPr>
        <w:rPr>
          <w:rFonts w:cstheme="minorHAnsi"/>
          <w:b/>
        </w:rPr>
      </w:pPr>
      <w:r w:rsidRPr="00E02174">
        <w:rPr>
          <w:rFonts w:cstheme="minorHAnsi"/>
          <w:b/>
        </w:rPr>
        <w:lastRenderedPageBreak/>
        <w:t>Abstract</w:t>
      </w:r>
    </w:p>
    <w:p w14:paraId="3AAA70DB" w14:textId="0E87C3FE" w:rsidR="00D62DDE" w:rsidRPr="00E02174" w:rsidRDefault="00D62DDE" w:rsidP="00272C34">
      <w:pPr>
        <w:spacing w:line="480" w:lineRule="auto"/>
        <w:rPr>
          <w:rFonts w:cstheme="minorHAnsi"/>
        </w:rPr>
      </w:pPr>
      <w:r w:rsidRPr="00E02174">
        <w:rPr>
          <w:rFonts w:cstheme="minorHAnsi"/>
        </w:rPr>
        <w:t xml:space="preserve">Ambulatory </w:t>
      </w:r>
      <w:r w:rsidR="000048B3" w:rsidRPr="00E02174">
        <w:rPr>
          <w:rFonts w:cstheme="minorHAnsi"/>
        </w:rPr>
        <w:t>blood pressure (</w:t>
      </w:r>
      <w:r w:rsidRPr="00E02174">
        <w:rPr>
          <w:rFonts w:cstheme="minorHAnsi"/>
        </w:rPr>
        <w:t>BP</w:t>
      </w:r>
      <w:r w:rsidR="000048B3" w:rsidRPr="00E02174">
        <w:rPr>
          <w:rFonts w:cstheme="minorHAnsi"/>
        </w:rPr>
        <w:t>)</w:t>
      </w:r>
      <w:r w:rsidRPr="00E02174">
        <w:rPr>
          <w:rFonts w:cstheme="minorHAnsi"/>
        </w:rPr>
        <w:t xml:space="preserve"> monitoring (ABPM) may cause sleep disturbance</w:t>
      </w:r>
      <w:r w:rsidR="00691D92">
        <w:rPr>
          <w:rFonts w:cstheme="minorHAnsi"/>
        </w:rPr>
        <w:t>s. Some home BP monitoring (HBPM)</w:t>
      </w:r>
      <w:r w:rsidRPr="00E02174">
        <w:rPr>
          <w:rFonts w:cstheme="minorHAnsi"/>
        </w:rPr>
        <w:t xml:space="preserve"> </w:t>
      </w:r>
      <w:r w:rsidR="00691D92">
        <w:rPr>
          <w:rFonts w:cstheme="minorHAnsi"/>
        </w:rPr>
        <w:t xml:space="preserve">devices are </w:t>
      </w:r>
      <w:r w:rsidR="00F466B4">
        <w:rPr>
          <w:rFonts w:cstheme="minorHAnsi"/>
        </w:rPr>
        <w:t>able to</w:t>
      </w:r>
      <w:r w:rsidRPr="00E02174">
        <w:rPr>
          <w:rFonts w:cstheme="minorHAnsi"/>
        </w:rPr>
        <w:t xml:space="preserve"> </w:t>
      </w:r>
      <w:r w:rsidR="00B34FA8">
        <w:rPr>
          <w:rFonts w:cstheme="minorHAnsi"/>
        </w:rPr>
        <w:t xml:space="preserve">obtain </w:t>
      </w:r>
      <w:r w:rsidR="009339F1">
        <w:rPr>
          <w:rFonts w:cstheme="minorHAnsi"/>
        </w:rPr>
        <w:t xml:space="preserve">a limited number of </w:t>
      </w:r>
      <w:r w:rsidR="00B34FA8">
        <w:rPr>
          <w:rFonts w:cstheme="minorHAnsi"/>
        </w:rPr>
        <w:t xml:space="preserve">readings </w:t>
      </w:r>
      <w:r w:rsidR="00691D92">
        <w:rPr>
          <w:rFonts w:cstheme="minorHAnsi"/>
        </w:rPr>
        <w:t xml:space="preserve">at specific times </w:t>
      </w:r>
      <w:r w:rsidR="000048B3" w:rsidRPr="00E02174">
        <w:rPr>
          <w:rFonts w:cstheme="minorHAnsi"/>
        </w:rPr>
        <w:t xml:space="preserve">during </w:t>
      </w:r>
      <w:r w:rsidRPr="00E02174">
        <w:rPr>
          <w:rFonts w:cstheme="minorHAnsi"/>
        </w:rPr>
        <w:t xml:space="preserve">sleep. </w:t>
      </w:r>
      <w:r w:rsidR="009339F1">
        <w:rPr>
          <w:rFonts w:cstheme="minorHAnsi"/>
        </w:rPr>
        <w:t>Determining t</w:t>
      </w:r>
      <w:r w:rsidRPr="00E02174">
        <w:rPr>
          <w:rFonts w:cstheme="minorHAnsi"/>
        </w:rPr>
        <w:t xml:space="preserve">he </w:t>
      </w:r>
      <w:r w:rsidR="00B34FA8">
        <w:rPr>
          <w:rFonts w:cstheme="minorHAnsi"/>
        </w:rPr>
        <w:t xml:space="preserve">optimal </w:t>
      </w:r>
      <w:r w:rsidRPr="00E02174">
        <w:rPr>
          <w:rFonts w:cstheme="minorHAnsi"/>
        </w:rPr>
        <w:t>number and timing of BP measurements required to obtain an</w:t>
      </w:r>
      <w:r w:rsidR="00B34FA8">
        <w:rPr>
          <w:rFonts w:cstheme="minorHAnsi"/>
        </w:rPr>
        <w:t xml:space="preserve"> accurate</w:t>
      </w:r>
      <w:r w:rsidRPr="00E02174">
        <w:rPr>
          <w:rFonts w:cstheme="minorHAnsi"/>
        </w:rPr>
        <w:t xml:space="preserve"> estimate of sleep</w:t>
      </w:r>
      <w:r w:rsidR="009339F1" w:rsidRPr="009339F1">
        <w:rPr>
          <w:rFonts w:cstheme="minorHAnsi"/>
        </w:rPr>
        <w:t xml:space="preserve"> </w:t>
      </w:r>
      <w:r w:rsidR="009339F1" w:rsidRPr="00E02174">
        <w:rPr>
          <w:rFonts w:cstheme="minorHAnsi"/>
        </w:rPr>
        <w:t>BP</w:t>
      </w:r>
      <w:r w:rsidR="009339F1">
        <w:rPr>
          <w:rFonts w:cstheme="minorHAnsi"/>
        </w:rPr>
        <w:t xml:space="preserve"> can inform the use of these devices</w:t>
      </w:r>
      <w:r w:rsidRPr="00E02174">
        <w:rPr>
          <w:rFonts w:cstheme="minorHAnsi"/>
        </w:rPr>
        <w:t>. We used data from the Jackson Heart Study (JHS) and the Coronary Artery Risk Development in Young Adults (CARDIA) study to e</w:t>
      </w:r>
      <w:r w:rsidR="005D3354">
        <w:rPr>
          <w:rFonts w:cstheme="minorHAnsi"/>
        </w:rPr>
        <w:t>valuate 74 different approaches</w:t>
      </w:r>
      <w:r w:rsidR="00E60899">
        <w:rPr>
          <w:rFonts w:cstheme="minorHAnsi"/>
        </w:rPr>
        <w:t xml:space="preserve"> </w:t>
      </w:r>
      <w:r w:rsidRPr="00E02174">
        <w:rPr>
          <w:rFonts w:cstheme="minorHAnsi"/>
        </w:rPr>
        <w:t xml:space="preserve">to sample BP </w:t>
      </w:r>
      <w:r w:rsidR="009339F1">
        <w:rPr>
          <w:rFonts w:cstheme="minorHAnsi"/>
        </w:rPr>
        <w:t>measurements</w:t>
      </w:r>
      <w:r w:rsidR="00691D92">
        <w:rPr>
          <w:rFonts w:cstheme="minorHAnsi"/>
        </w:rPr>
        <w:t xml:space="preserve"> </w:t>
      </w:r>
      <w:r w:rsidRPr="00E02174">
        <w:rPr>
          <w:rFonts w:cstheme="minorHAnsi"/>
        </w:rPr>
        <w:t>during sleep</w:t>
      </w:r>
      <w:r w:rsidR="00442495">
        <w:rPr>
          <w:rFonts w:cstheme="minorHAnsi"/>
        </w:rPr>
        <w:t xml:space="preserve">. </w:t>
      </w:r>
      <w:r w:rsidR="009339F1">
        <w:rPr>
          <w:rFonts w:cstheme="minorHAnsi"/>
        </w:rPr>
        <w:t xml:space="preserve">Approaches included </w:t>
      </w:r>
      <w:r w:rsidR="00F4757B">
        <w:rPr>
          <w:rFonts w:cstheme="minorHAnsi"/>
        </w:rPr>
        <w:t xml:space="preserve">2 </w:t>
      </w:r>
      <w:r w:rsidR="009339F1">
        <w:rPr>
          <w:rFonts w:cstheme="minorHAnsi"/>
        </w:rPr>
        <w:t xml:space="preserve">to 4 BP measurements obtained at specific clock times and </w:t>
      </w:r>
      <w:r w:rsidR="00971158">
        <w:rPr>
          <w:rFonts w:cstheme="minorHAnsi"/>
        </w:rPr>
        <w:t xml:space="preserve">times </w:t>
      </w:r>
      <w:r w:rsidR="009339F1">
        <w:rPr>
          <w:rFonts w:cstheme="minorHAnsi"/>
        </w:rPr>
        <w:t xml:space="preserve">relative to </w:t>
      </w:r>
      <w:r w:rsidR="00971158">
        <w:rPr>
          <w:rFonts w:cstheme="minorHAnsi"/>
        </w:rPr>
        <w:t>the start of</w:t>
      </w:r>
      <w:r w:rsidR="009339F1">
        <w:rPr>
          <w:rFonts w:cstheme="minorHAnsi"/>
        </w:rPr>
        <w:t xml:space="preserve"> sleep. </w:t>
      </w:r>
      <w:r w:rsidR="00442495">
        <w:rPr>
          <w:rFonts w:cstheme="minorHAnsi"/>
        </w:rPr>
        <w:t>We</w:t>
      </w:r>
      <w:r w:rsidRPr="00E02174">
        <w:rPr>
          <w:rFonts w:cstheme="minorHAnsi"/>
        </w:rPr>
        <w:t xml:space="preserve"> </w:t>
      </w:r>
      <w:r w:rsidR="00611F4E" w:rsidRPr="00E02174">
        <w:rPr>
          <w:rFonts w:cstheme="minorHAnsi"/>
        </w:rPr>
        <w:t>assess</w:t>
      </w:r>
      <w:r w:rsidR="00442495">
        <w:rPr>
          <w:rFonts w:cstheme="minorHAnsi"/>
        </w:rPr>
        <w:t>ed</w:t>
      </w:r>
      <w:r w:rsidR="00611F4E" w:rsidRPr="00E02174">
        <w:rPr>
          <w:rFonts w:cstheme="minorHAnsi"/>
        </w:rPr>
        <w:t xml:space="preserve"> chance-corrected agreement (i.e., Kappa statistic) for </w:t>
      </w:r>
      <w:r w:rsidR="00691D92">
        <w:rPr>
          <w:rFonts w:cstheme="minorHAnsi"/>
        </w:rPr>
        <w:t xml:space="preserve">classification of </w:t>
      </w:r>
      <w:r w:rsidR="00611F4E" w:rsidRPr="00E02174">
        <w:rPr>
          <w:rFonts w:cstheme="minorHAnsi"/>
        </w:rPr>
        <w:t xml:space="preserve">nocturnal hypertension </w:t>
      </w:r>
      <w:r w:rsidR="00442495">
        <w:rPr>
          <w:rFonts w:cstheme="minorHAnsi"/>
        </w:rPr>
        <w:t xml:space="preserve">(i.e., mean </w:t>
      </w:r>
      <w:r w:rsidR="001F14A8">
        <w:rPr>
          <w:rFonts w:cstheme="minorHAnsi"/>
        </w:rPr>
        <w:t xml:space="preserve">asleep </w:t>
      </w:r>
      <w:r w:rsidR="00442495">
        <w:rPr>
          <w:rFonts w:cstheme="minorHAnsi"/>
        </w:rPr>
        <w:t xml:space="preserve">systolic/diastolic BP </w:t>
      </w:r>
      <w:r w:rsidR="00C555F8">
        <w:rPr>
          <w:rFonts w:cstheme="minorHAnsi"/>
        </w:rPr>
        <w:t>≥</w:t>
      </w:r>
      <w:r w:rsidR="00442495">
        <w:rPr>
          <w:rFonts w:cstheme="minorHAnsi"/>
        </w:rPr>
        <w:t xml:space="preserve"> 120/70 mm Hg) </w:t>
      </w:r>
      <w:r w:rsidR="00691D92">
        <w:rPr>
          <w:rFonts w:cstheme="minorHAnsi"/>
        </w:rPr>
        <w:t xml:space="preserve">between </w:t>
      </w:r>
      <w:r w:rsidR="00E02174" w:rsidRPr="00E02174">
        <w:rPr>
          <w:rFonts w:cstheme="minorHAnsi"/>
        </w:rPr>
        <w:t xml:space="preserve">each </w:t>
      </w:r>
      <w:r w:rsidR="00691D92">
        <w:rPr>
          <w:rFonts w:cstheme="minorHAnsi"/>
        </w:rPr>
        <w:t xml:space="preserve">BP sampling </w:t>
      </w:r>
      <w:r w:rsidR="00E02174" w:rsidRPr="00E02174">
        <w:rPr>
          <w:rFonts w:cstheme="minorHAnsi"/>
        </w:rPr>
        <w:t>approach</w:t>
      </w:r>
      <w:r w:rsidR="00611F4E" w:rsidRPr="00E02174">
        <w:rPr>
          <w:rFonts w:cstheme="minorHAnsi"/>
        </w:rPr>
        <w:t xml:space="preserve"> </w:t>
      </w:r>
      <w:r w:rsidR="001F14A8">
        <w:rPr>
          <w:rFonts w:cstheme="minorHAnsi"/>
        </w:rPr>
        <w:t xml:space="preserve">and </w:t>
      </w:r>
      <w:r w:rsidR="00272C34">
        <w:rPr>
          <w:rFonts w:cstheme="minorHAnsi"/>
        </w:rPr>
        <w:t>sampling BP</w:t>
      </w:r>
      <w:r w:rsidR="00090A29">
        <w:rPr>
          <w:rFonts w:cstheme="minorHAnsi"/>
        </w:rPr>
        <w:t xml:space="preserve"> </w:t>
      </w:r>
      <w:r w:rsidR="00691D92">
        <w:rPr>
          <w:rFonts w:cstheme="minorHAnsi"/>
        </w:rPr>
        <w:t xml:space="preserve">throughout </w:t>
      </w:r>
      <w:r w:rsidR="00090A29">
        <w:rPr>
          <w:rFonts w:cstheme="minorHAnsi"/>
        </w:rPr>
        <w:t>sleep</w:t>
      </w:r>
      <w:r w:rsidR="00611F4E" w:rsidRPr="00E02174">
        <w:rPr>
          <w:rFonts w:cstheme="minorHAnsi"/>
        </w:rPr>
        <w:t xml:space="preserve">. </w:t>
      </w:r>
      <w:r w:rsidR="00442495">
        <w:rPr>
          <w:rFonts w:cstheme="minorHAnsi"/>
        </w:rPr>
        <w:t>W</w:t>
      </w:r>
      <w:r w:rsidRPr="00E02174">
        <w:rPr>
          <w:rFonts w:cstheme="minorHAnsi"/>
        </w:rPr>
        <w:t xml:space="preserve">e </w:t>
      </w:r>
      <w:r w:rsidR="005B1E84">
        <w:rPr>
          <w:rFonts w:cstheme="minorHAnsi"/>
        </w:rPr>
        <w:t>computed a concordance (C-) statistic</w:t>
      </w:r>
      <w:r w:rsidRPr="00E02174">
        <w:rPr>
          <w:rFonts w:cstheme="minorHAnsi"/>
        </w:rPr>
        <w:t xml:space="preserve"> </w:t>
      </w:r>
      <w:r w:rsidR="005B1E84">
        <w:rPr>
          <w:rFonts w:cstheme="minorHAnsi"/>
        </w:rPr>
        <w:t xml:space="preserve">for </w:t>
      </w:r>
      <w:r w:rsidR="005B1E84" w:rsidRPr="005B1E84">
        <w:rPr>
          <w:rFonts w:cstheme="minorHAnsi"/>
        </w:rPr>
        <w:t>left ventricular hypertrophy and albuminuria</w:t>
      </w:r>
      <w:r w:rsidR="005B1E84">
        <w:rPr>
          <w:rFonts w:cstheme="minorHAnsi"/>
        </w:rPr>
        <w:t xml:space="preserve"> using a model that included</w:t>
      </w:r>
      <w:r w:rsidRPr="00E02174">
        <w:rPr>
          <w:rFonts w:cstheme="minorHAnsi"/>
        </w:rPr>
        <w:t xml:space="preserve"> asleep BP according to each BP sampling </w:t>
      </w:r>
      <w:r w:rsidR="00611F4E" w:rsidRPr="00E02174">
        <w:rPr>
          <w:rFonts w:cstheme="minorHAnsi"/>
        </w:rPr>
        <w:t>approach</w:t>
      </w:r>
      <w:r w:rsidR="00971158">
        <w:rPr>
          <w:rFonts w:cstheme="minorHAnsi"/>
        </w:rPr>
        <w:t>, separately</w:t>
      </w:r>
      <w:r w:rsidR="005B420C">
        <w:rPr>
          <w:rFonts w:cstheme="minorHAnsi"/>
        </w:rPr>
        <w:t xml:space="preserve">. </w:t>
      </w:r>
      <w:r w:rsidR="000048B3" w:rsidRPr="00E02174">
        <w:rPr>
          <w:rFonts w:cstheme="minorHAnsi"/>
        </w:rPr>
        <w:t>Sampling BP at 1, 2, 4, and 5</w:t>
      </w:r>
      <w:r w:rsidR="000D7F0E">
        <w:rPr>
          <w:rFonts w:cstheme="minorHAnsi"/>
        </w:rPr>
        <w:t xml:space="preserve"> </w:t>
      </w:r>
      <w:r w:rsidR="00CB1122">
        <w:rPr>
          <w:rFonts w:cstheme="minorHAnsi"/>
        </w:rPr>
        <w:t xml:space="preserve">hours after falling asleep </w:t>
      </w:r>
      <w:r w:rsidR="000048B3" w:rsidRPr="00E02174">
        <w:rPr>
          <w:rFonts w:cstheme="minorHAnsi"/>
        </w:rPr>
        <w:t xml:space="preserve">provided the highest </w:t>
      </w:r>
      <w:r w:rsidR="00CB1122">
        <w:rPr>
          <w:rFonts w:cstheme="minorHAnsi"/>
        </w:rPr>
        <w:t xml:space="preserve">overall </w:t>
      </w:r>
      <w:r w:rsidR="000048B3" w:rsidRPr="00E02174">
        <w:rPr>
          <w:rFonts w:cstheme="minorHAnsi"/>
        </w:rPr>
        <w:t>Kappa statistic (</w:t>
      </w:r>
      <w:r w:rsidR="00971158">
        <w:rPr>
          <w:rFonts w:cstheme="minorHAnsi"/>
        </w:rPr>
        <w:t xml:space="preserve">Overall: </w:t>
      </w:r>
      <w:r w:rsidR="00CB1122">
        <w:rPr>
          <w:rFonts w:cstheme="minorHAnsi"/>
        </w:rPr>
        <w:t xml:space="preserve">0.836; </w:t>
      </w:r>
      <w:r w:rsidR="000048B3" w:rsidRPr="00E02174">
        <w:rPr>
          <w:rFonts w:cstheme="minorHAnsi"/>
        </w:rPr>
        <w:t>CARDIA: 0.8</w:t>
      </w:r>
      <w:r w:rsidR="00CB1122">
        <w:rPr>
          <w:rFonts w:cstheme="minorHAnsi"/>
        </w:rPr>
        <w:t>39</w:t>
      </w:r>
      <w:r w:rsidR="000048B3" w:rsidRPr="00E02174">
        <w:rPr>
          <w:rFonts w:cstheme="minorHAnsi"/>
        </w:rPr>
        <w:t>, JHS: 0.</w:t>
      </w:r>
      <w:r w:rsidR="00CB1122">
        <w:rPr>
          <w:rFonts w:cstheme="minorHAnsi"/>
        </w:rPr>
        <w:t>832</w:t>
      </w:r>
      <w:r w:rsidR="000048B3" w:rsidRPr="00E02174">
        <w:rPr>
          <w:rFonts w:cstheme="minorHAnsi"/>
        </w:rPr>
        <w:t>)</w:t>
      </w:r>
      <w:r w:rsidR="00A5001A">
        <w:rPr>
          <w:rFonts w:cstheme="minorHAnsi"/>
        </w:rPr>
        <w:t>.</w:t>
      </w:r>
      <w:r w:rsidR="005B420C">
        <w:rPr>
          <w:rFonts w:cstheme="minorHAnsi"/>
        </w:rPr>
        <w:t xml:space="preserve"> There was no evidence of a difference in C-statistics </w:t>
      </w:r>
      <w:r w:rsidR="005B420C" w:rsidRPr="005B420C">
        <w:rPr>
          <w:rFonts w:cstheme="minorHAnsi"/>
        </w:rPr>
        <w:t>for left-ventricular hypertrophy or albuminuria</w:t>
      </w:r>
      <w:r w:rsidR="005B420C">
        <w:rPr>
          <w:rFonts w:cstheme="minorHAnsi"/>
        </w:rPr>
        <w:t xml:space="preserve"> when BP was sampled at 1, 2, 4, and 5 hours after falling asleep compared to sampling BP throughout sleep (p = 0.67)</w:t>
      </w:r>
      <w:r w:rsidR="009525F4" w:rsidRPr="00E02174">
        <w:rPr>
          <w:rFonts w:cstheme="minorHAnsi"/>
        </w:rPr>
        <w:t>.</w:t>
      </w:r>
      <w:r w:rsidR="005B420C">
        <w:rPr>
          <w:rFonts w:cstheme="minorHAnsi"/>
        </w:rPr>
        <w:t xml:space="preserve"> These results suggest that using four BP measurements at 1, 2, 4, and 5 hours after falling asleep provide</w:t>
      </w:r>
      <w:r w:rsidR="00272C34">
        <w:rPr>
          <w:rFonts w:cstheme="minorHAnsi"/>
        </w:rPr>
        <w:t>s</w:t>
      </w:r>
      <w:r w:rsidR="005B420C">
        <w:rPr>
          <w:rFonts w:cstheme="minorHAnsi"/>
        </w:rPr>
        <w:t xml:space="preserve"> high agreement with </w:t>
      </w:r>
      <w:r w:rsidR="00272C34">
        <w:rPr>
          <w:rFonts w:cstheme="minorHAnsi"/>
        </w:rPr>
        <w:t>sampling BP throughout sleep.</w:t>
      </w:r>
    </w:p>
    <w:p w14:paraId="1C0D7ACE" w14:textId="77777777" w:rsidR="00D62DDE" w:rsidRPr="00E02174" w:rsidRDefault="00D62DDE">
      <w:pPr>
        <w:rPr>
          <w:rFonts w:cstheme="minorHAnsi"/>
        </w:rPr>
      </w:pPr>
    </w:p>
    <w:p w14:paraId="29BE100C" w14:textId="77777777" w:rsidR="00D62DDE" w:rsidRPr="00E02174" w:rsidRDefault="00D62DDE">
      <w:pPr>
        <w:rPr>
          <w:rFonts w:cstheme="minorHAnsi"/>
        </w:rPr>
      </w:pPr>
    </w:p>
    <w:p w14:paraId="0F4C294F" w14:textId="5AFFFDF2" w:rsidR="00D62DDE" w:rsidRPr="00E02174" w:rsidRDefault="00D62DDE">
      <w:pPr>
        <w:rPr>
          <w:rFonts w:cstheme="minorHAnsi"/>
          <w:b/>
        </w:rPr>
      </w:pPr>
      <w:r w:rsidRPr="00E02174">
        <w:rPr>
          <w:rFonts w:cstheme="minorHAnsi"/>
          <w:b/>
        </w:rPr>
        <w:br w:type="page"/>
      </w:r>
    </w:p>
    <w:p w14:paraId="19038646" w14:textId="7D8C6D5B" w:rsidR="004A6063" w:rsidRPr="00E02174" w:rsidRDefault="004A6063" w:rsidP="004A6063">
      <w:pPr>
        <w:spacing w:line="480" w:lineRule="auto"/>
        <w:contextualSpacing/>
        <w:rPr>
          <w:rFonts w:cstheme="minorHAnsi"/>
          <w:b/>
        </w:rPr>
      </w:pPr>
      <w:r w:rsidRPr="00E02174">
        <w:rPr>
          <w:rFonts w:cstheme="minorHAnsi"/>
          <w:b/>
        </w:rPr>
        <w:lastRenderedPageBreak/>
        <w:t xml:space="preserve">Introduction </w:t>
      </w:r>
    </w:p>
    <w:p w14:paraId="3742EE91" w14:textId="4725E770" w:rsidR="004A6063" w:rsidRPr="00E02174" w:rsidRDefault="004A6063" w:rsidP="00190215">
      <w:pPr>
        <w:spacing w:line="480" w:lineRule="auto"/>
        <w:contextualSpacing/>
        <w:rPr>
          <w:rFonts w:cstheme="minorHAnsi"/>
        </w:rPr>
      </w:pPr>
      <w:r w:rsidRPr="00E02174">
        <w:rPr>
          <w:rFonts w:cstheme="minorHAnsi"/>
        </w:rPr>
        <w:t>Higher blood pressure (BP) levels during sleep have been associated with an increased risk for cardiovascular disease (CVD) and target organ damage, independent of BP measured in a clinical setting.</w:t>
      </w:r>
      <w:r w:rsidRPr="00E02174">
        <w:rPr>
          <w:rFonts w:cstheme="minorHAnsi"/>
        </w:rPr>
        <w:fldChar w:fldCharType="begin"/>
      </w:r>
      <w:r w:rsidRPr="00E02174">
        <w:rPr>
          <w:rFonts w:cstheme="minorHAnsi"/>
        </w:rPr>
        <w:instrText xml:space="preserve"> ADDIN ZOTERO_ITEM CSL_CITATION {"citationID":"M1rlmjGI","properties":{"formattedCitation":"\\super 1\\uc0\\u8211{}6\\nosupersub{}","plainCitation":"1–6","noteIndex":0},"citationItems":[{"id":145,"uris":["http://zotero.org/users/4391561/items/HXF7WASG"],"uri":["http://zotero.org/users/4391561/items/HXF7WASG"],"itemData":{"id":145,"type":"article-journal","container-title":"Journal of hypertension","issue":"9","page":"1731–1768","source":"Google Scholar","title":"European Society of Hypertension position paper on ambulatory blood pressure monitoring","volume":"31","author":[{"family":"O’Brien","given":"Eoin"},{"family":"Parati","given":"Gianfranco"},{"family":"Stergiou","given":"George"},{"family":"Asmar","given":"Roland"},{"family":"Beilin","given":"Laurie"},{"family":"Bilo","given":"Grzegorz"},{"family":"Clement","given":"Denis"},{"family":"De La Sierra","given":"Alejandro"},{"family":"De Leeuw","given":"Peter"},{"family":"Dolan","given":"Eamon"}],"issued":{"date-parts":[["2013"]]}}},{"id":1148,"uris":["http://zotero.org/users/4391561/items/45F74832"],"uri":["http://zotero.org/users/4391561/items/45F74832"],"itemData":{"id":1148,"type":"article-journal","container-title":"Journal of hypertension","issue":"7","page":"1359–1366","source":"Google Scholar","title":"European Society of Hypertension practice guidelines for ambulatory blood pressure monitoring","volume":"32","author":[{"family":"Parati","given":"Gianfranco"},{"family":"Stergiou","given":"George"},{"family":"O’Brien","given":"Eoin"},{"family":"Asmar","given":"Roland"},{"family":"Beilin","given":"Lawrence"},{"family":"Bilo","given":"Grzegorz"},{"family":"Clement","given":"Denis"},{"family":"De La Sierra","given":"Alejandro"},{"family":"De Leeuw","given":"Peter"},{"family":"Dolan","given":"Eamon"}],"issued":{"date-parts":[["2014"]]}}},{"id":1150,"uris":["http://zotero.org/users/4391561/items/EUXGJQQ2"],"uri":["http://zotero.org/users/4391561/items/EUXGJQQ2"],"itemData":{"id":1150,"type":"article-journal","container-title":"Hypertension Research","issue":"4","page":"253–390","source":"Google Scholar","title":"The Japanese Society of Hypertension guidelines for the management of hypertension (JSH 2014)","volume":"37","author":[{"family":"Shimamoto","given":"Kazuaki"},{"family":"Ando","given":"Katsuyuki"},{"family":"Fujita","given":"Toshiro"},{"family":"Hasebe","given":"Naoyuki"},{"family":"Higaki","given":"Jitsuo"},{"family":"Horiuchi","given":"Masatsugu"},{"family":"Imai","given":"Yutaka"},{"family":"Imaizumi","given":"Tsutomu"},{"family":"Ishimitsu","given":"Toshihiko"},{"family":"Ito","given":"Masaaki"}],"issued":{"date-parts":[["2014"]]}}},{"id":19,"uris":["http://zotero.org/users/4391561/items/47YHJ4G5"],"uri":["http://zotero.org/users/4391561/items/47YHJ4G5"],"itemData":{"id":19,"type":"article-journal","container-title":"Integrated blood pressure control","page":"25","source":"Google Scholar","title":"Can nocturnal hypertension predict cardiovascular risk?","volume":"2","author":[{"family":"Friedman","given":"Oded"},{"family":"Logan","given":"Alexander G."}],"issued":{"date-parts":[["2009"]]}}},{"id":1154,"uris":["http://zotero.org/users/4391561/items/GTIE83XF"],"uri":["http://zotero.org/users/4391561/items/GTIE83XF"],"itemData":{"id":1154,"type":"article-journal","container-title":"JAMA cardiology","issue":"9","page":"910–917","source":"Google Scholar","title":"Association of daytime and nighttime blood pressure with cardiovascular disease events among African American individuals","volume":"4","author":[{"family":"Yano","given":"Yuichiro"},{"family":"Tanner","given":"Rikki M."},{"family":"Sakhuja","given":"Swati"},{"family":"Jaeger","given":"Byron C."},{"family":"Booth","given":"John N."},{"family":"Abdalla","given":"Marwah"},{"family":"Pugliese","given":"Daniel"},{"family":"Seals","given":"Samantha R."},{"family":"Ogedegbe","given":"Gbenga"},{"family":"Jones","given":"Daniel W."}],"issued":{"date-parts":[["2019"]]}}},{"id":1096,"uris":["http://zotero.org/users/4391561/items/PZFI6S6M"],"uri":["http://zotero.org/users/4391561/items/PZFI6S6M"],"itemData":{"id":1096,"type":"article-journal","container-title":"Hypertension","issue":"6","page":"997–1009","source":"Google Scholar","title":"Nocturnal hypertension: new technology and evidence","title-short":"Nocturnal hypertension","volume":"71","author":[{"family":"Kario","given":"Kazuomi"}],"issued":{"date-parts":[["2018"]]}}}],"schema":"https://github.com/citation-style-language/schema/raw/master/csl-citation.json"} </w:instrText>
      </w:r>
      <w:r w:rsidRPr="00E02174">
        <w:rPr>
          <w:rFonts w:cstheme="minorHAnsi"/>
        </w:rPr>
        <w:fldChar w:fldCharType="separate"/>
      </w:r>
      <w:r w:rsidRPr="00E02174">
        <w:rPr>
          <w:rFonts w:cstheme="minorHAnsi"/>
          <w:vertAlign w:val="superscript"/>
        </w:rPr>
        <w:t>1–6</w:t>
      </w:r>
      <w:r w:rsidRPr="00E02174">
        <w:rPr>
          <w:rFonts w:cstheme="minorHAnsi"/>
        </w:rPr>
        <w:fldChar w:fldCharType="end"/>
      </w:r>
      <w:r w:rsidRPr="00E02174">
        <w:rPr>
          <w:rFonts w:cstheme="minorHAnsi"/>
        </w:rPr>
        <w:t xml:space="preserve"> Ambulatory BP monitoring (ABPM) measures BP</w:t>
      </w:r>
      <w:r w:rsidR="009A4B85">
        <w:rPr>
          <w:rFonts w:cstheme="minorHAnsi"/>
        </w:rPr>
        <w:t>, typically</w:t>
      </w:r>
      <w:r w:rsidRPr="00E02174">
        <w:rPr>
          <w:rFonts w:cstheme="minorHAnsi"/>
        </w:rPr>
        <w:t xml:space="preserve"> every 15</w:t>
      </w:r>
      <w:r w:rsidR="00002C32" w:rsidRPr="00E02174">
        <w:rPr>
          <w:rFonts w:cstheme="minorHAnsi"/>
        </w:rPr>
        <w:t xml:space="preserve"> to </w:t>
      </w:r>
      <w:r w:rsidRPr="00E02174">
        <w:rPr>
          <w:rFonts w:cstheme="minorHAnsi"/>
        </w:rPr>
        <w:t>30 minutes</w:t>
      </w:r>
      <w:r w:rsidR="009A4B85">
        <w:rPr>
          <w:rFonts w:cstheme="minorHAnsi"/>
        </w:rPr>
        <w:t>,</w:t>
      </w:r>
      <w:r w:rsidRPr="00E02174">
        <w:rPr>
          <w:rFonts w:cstheme="minorHAnsi"/>
        </w:rPr>
        <w:t xml:space="preserve"> throughout the day and night.</w:t>
      </w:r>
      <w:r w:rsidRPr="00E02174">
        <w:rPr>
          <w:rFonts w:cstheme="minorHAnsi"/>
        </w:rPr>
        <w:fldChar w:fldCharType="begin"/>
      </w:r>
      <w:r w:rsidRPr="00E02174">
        <w:rPr>
          <w:rFonts w:cstheme="minorHAnsi"/>
        </w:rPr>
        <w:instrText xml:space="preserve"> ADDIN ZOTERO_ITEM CSL_CITATION {"citationID":"G6J7Kqxr","properties":{"formattedCitation":"\\super 7\\nosupersub{}","plainCitation":"7","noteIndex":0},"citationItems":[{"id":222,"uris":["http://zotero.org/users/4391561/items/EBS795JB"],"uri":["http://zotero.org/users/4391561/items/EBS795JB"],"itemData":{"id":222,"type":"article-journal","container-title":"New England Journal of Medicine","issue":"22","page":"2368–2374","source":"Google Scholar","title":"Ambulatory blood-pressure monitoring","volume":"354","author":[{"family":"Pickering","given":"Thomas G."},{"family":"Shimbo","given":"Daichi"},{"family":"Haas","given":"Donald"}],"issued":{"date-parts":[["2006"]]}}}],"schema":"https://github.com/citation-style-language/schema/raw/master/csl-citation.json"} </w:instrText>
      </w:r>
      <w:r w:rsidRPr="00E02174">
        <w:rPr>
          <w:rFonts w:cstheme="minorHAnsi"/>
        </w:rPr>
        <w:fldChar w:fldCharType="separate"/>
      </w:r>
      <w:r w:rsidRPr="00E02174">
        <w:rPr>
          <w:rFonts w:cstheme="minorHAnsi"/>
          <w:vertAlign w:val="superscript"/>
        </w:rPr>
        <w:t>7</w:t>
      </w:r>
      <w:r w:rsidRPr="00E02174">
        <w:rPr>
          <w:rFonts w:cstheme="minorHAnsi"/>
        </w:rPr>
        <w:fldChar w:fldCharType="end"/>
      </w:r>
      <w:r w:rsidRPr="00E02174">
        <w:rPr>
          <w:rFonts w:cstheme="minorHAnsi"/>
        </w:rPr>
        <w:t xml:space="preserve"> Although most participants find ABPM acceptable, it may cause sleep</w:t>
      </w:r>
      <w:r w:rsidR="008B1DBF" w:rsidRPr="00E02174">
        <w:rPr>
          <w:rFonts w:cstheme="minorHAnsi"/>
        </w:rPr>
        <w:t xml:space="preserve"> </w:t>
      </w:r>
      <w:r w:rsidR="00002C32" w:rsidRPr="00E02174">
        <w:rPr>
          <w:rFonts w:cstheme="minorHAnsi"/>
        </w:rPr>
        <w:t xml:space="preserve">disturbances </w:t>
      </w:r>
      <w:r w:rsidR="008B1DBF" w:rsidRPr="00E02174">
        <w:rPr>
          <w:rFonts w:cstheme="minorHAnsi"/>
        </w:rPr>
        <w:t>for some individuals</w:t>
      </w:r>
      <w:r w:rsidRPr="00E02174">
        <w:rPr>
          <w:rFonts w:cstheme="minorHAnsi"/>
        </w:rPr>
        <w:t>.</w:t>
      </w:r>
      <w:r w:rsidRPr="00E02174">
        <w:rPr>
          <w:rFonts w:cstheme="minorHAnsi"/>
        </w:rPr>
        <w:fldChar w:fldCharType="begin"/>
      </w:r>
      <w:r w:rsidRPr="00E02174">
        <w:rPr>
          <w:rFonts w:cstheme="minorHAnsi"/>
        </w:rPr>
        <w:instrText xml:space="preserve"> ADDIN ZOTERO_ITEM CSL_CITATION {"citationID":"JaCDsQSZ","properties":{"formattedCitation":"\\super 8\\uc0\\u8211{}10\\nosupersub{}","plainCitation":"8–10","noteIndex":0},"citationItems":[{"id":1158,"uris":["http://zotero.org/users/4391561/items/4748DYA6"],"uri":["http://zotero.org/users/4391561/items/4748DYA6"],"itemData":{"id":1158,"type":"article-journal","container-title":"BMC family practice","issue":"1","page":"15","source":"Google Scholar","title":"Favorable patient acceptance of ambulatory blood pressure monitoring in a primary care setting in the United States: a cross-sectional survey","title-short":"Favorable patient acceptance of ambulatory blood pressure monitoring in a primary care setting in the United States","volume":"4","author":[{"family":"Ernst","given":"Michael E."},{"family":"Bergus","given":"George R."}],"issued":{"date-parts":[["2003"]]}}},{"id":1160,"uris":["http://zotero.org/users/4391561/items/X9YN2ERT"],"uri":["http://zotero.org/users/4391561/items/X9YN2ERT"],"itemData":{"id":1160,"type":"article-journal","container-title":"Journal of hypertension","issue":"8","page":"879–885","source":"Google Scholar","title":"Does non-invasive ambulatory blood pressure monitoring disturb sleep?","volume":"10","author":[{"family":"Degaute","given":"J. P."},{"family":"Kerkhofs","given":"M."},{"family":"Dramaix","given":"M."},{"family":"Linkowski","given":"P."}],"issued":{"date-parts":[["1992"]]}}},{"id":1162,"uris":["http://zotero.org/users/4391561/items/JVIEQ92W"],"uri":["http://zotero.org/users/4391561/items/JVIEQ92W"],"itemData":{"id":1162,"type":"article-journal","container-title":"Clinical Journal of the American Society of Nephrology","issue":"2","page":"281–285","source":"Google Scholar","title":"The effect of measuring ambulatory blood pressure on nighttime sleep and daytime activity—implications for dipping","volume":"5","author":[{"family":"Agarwal","given":"Rajiv"},{"family":"Light","given":"Robert P."}],"issued":{"date-parts":[["2010"]]}}}],"schema":"https://github.com/citation-style-language/schema/raw/master/csl-citation.json"} </w:instrText>
      </w:r>
      <w:r w:rsidRPr="00E02174">
        <w:rPr>
          <w:rFonts w:cstheme="minorHAnsi"/>
        </w:rPr>
        <w:fldChar w:fldCharType="separate"/>
      </w:r>
      <w:r w:rsidRPr="00E02174">
        <w:rPr>
          <w:rFonts w:cstheme="minorHAnsi"/>
          <w:vertAlign w:val="superscript"/>
        </w:rPr>
        <w:t>8–10</w:t>
      </w:r>
      <w:r w:rsidRPr="00E02174">
        <w:rPr>
          <w:rFonts w:cstheme="minorHAnsi"/>
        </w:rPr>
        <w:fldChar w:fldCharType="end"/>
      </w:r>
      <w:r w:rsidRPr="00E02174">
        <w:rPr>
          <w:rFonts w:cstheme="minorHAnsi"/>
        </w:rPr>
        <w:t xml:space="preserve"> </w:t>
      </w:r>
      <w:r w:rsidR="00190215" w:rsidRPr="00E02174">
        <w:rPr>
          <w:rFonts w:cstheme="minorHAnsi"/>
        </w:rPr>
        <w:t>Home BP monitoring (HBPM) is another approach for measuring BP outside of the office setting. HBPM devices have been developed that can be programmed to measure BP at pre-specific time periods including when someone is asleep.</w:t>
      </w:r>
      <w:r w:rsidRPr="00E02174">
        <w:rPr>
          <w:rFonts w:cstheme="minorHAnsi"/>
        </w:rPr>
        <w:t xml:space="preserve"> For instance, Kario et</w:t>
      </w:r>
      <w:r w:rsidR="009A4B85">
        <w:rPr>
          <w:rFonts w:cstheme="minorHAnsi"/>
        </w:rPr>
        <w:t>.</w:t>
      </w:r>
      <w:r w:rsidRPr="00E02174">
        <w:rPr>
          <w:rFonts w:cstheme="minorHAnsi"/>
        </w:rPr>
        <w:t xml:space="preserve"> al.</w:t>
      </w:r>
      <w:r w:rsidR="009A4B85">
        <w:rPr>
          <w:rFonts w:cstheme="minorHAnsi"/>
        </w:rPr>
        <w:t>,</w:t>
      </w:r>
      <w:r w:rsidRPr="00E02174">
        <w:rPr>
          <w:rFonts w:cstheme="minorHAnsi"/>
        </w:rPr>
        <w:t xml:space="preserve"> </w:t>
      </w:r>
      <w:r w:rsidR="007B51DC" w:rsidRPr="00E02174">
        <w:rPr>
          <w:rFonts w:cstheme="minorHAnsi"/>
        </w:rPr>
        <w:t xml:space="preserve">reported on </w:t>
      </w:r>
      <w:r w:rsidRPr="00E02174">
        <w:rPr>
          <w:rFonts w:cstheme="minorHAnsi"/>
        </w:rPr>
        <w:t>a</w:t>
      </w:r>
      <w:r w:rsidR="007B51DC" w:rsidRPr="00E02174">
        <w:rPr>
          <w:rFonts w:cstheme="minorHAnsi"/>
        </w:rPr>
        <w:t>n</w:t>
      </w:r>
      <w:r w:rsidRPr="00E02174">
        <w:rPr>
          <w:rFonts w:cstheme="minorHAnsi"/>
        </w:rPr>
        <w:t xml:space="preserve"> HBPM device that </w:t>
      </w:r>
      <w:r w:rsidR="00002C32" w:rsidRPr="00E02174">
        <w:rPr>
          <w:rFonts w:cstheme="minorHAnsi"/>
        </w:rPr>
        <w:t>is put on be</w:t>
      </w:r>
      <w:r w:rsidR="00190215" w:rsidRPr="00E02174">
        <w:rPr>
          <w:rFonts w:cstheme="minorHAnsi"/>
        </w:rPr>
        <w:t>fore</w:t>
      </w:r>
      <w:r w:rsidR="00002C32" w:rsidRPr="00E02174">
        <w:rPr>
          <w:rFonts w:cstheme="minorHAnsi"/>
        </w:rPr>
        <w:t xml:space="preserve"> going to sleep and </w:t>
      </w:r>
      <w:r w:rsidRPr="00E02174">
        <w:rPr>
          <w:rFonts w:cstheme="minorHAnsi"/>
        </w:rPr>
        <w:t>measures BP at 2:00, 3:00, and 4:00 AM.</w:t>
      </w:r>
      <w:r w:rsidR="00190215" w:rsidRPr="00E02174">
        <w:rPr>
          <w:rFonts w:cstheme="minorHAnsi"/>
        </w:rPr>
        <w:fldChar w:fldCharType="begin"/>
      </w:r>
      <w:r w:rsidR="00190215" w:rsidRPr="00E02174">
        <w:rPr>
          <w:rFonts w:cstheme="minorHAnsi"/>
        </w:rPr>
        <w:instrText xml:space="preserve"> ADDIN ZOTERO_ITEM CSL_CITATION {"citationID":"hLsSCs4V","properties":{"formattedCitation":"\\super 11\\nosupersub{}","plainCitation":"11","noteIndex":0},"citationItems":[{"id":1168,"uris":["http://zotero.org/users/4391561/items/YNY2IN3N"],"uri":["http://zotero.org/users/4391561/items/YNY2IN3N"],"itemData":{"id":1168,"type":"article-journal","container-title":"Archives of Internal Medicine","issue":"9","page":"1251–1257","source":"Google Scholar","title":"Home blood pressure monitoring","volume":"160","author":[{"family":"Yarows","given":"Steven A."},{"family":"Julius","given":"Stevo"},{"family":"Pickering","given":"Thomas G."}],"issued":{"date-parts":[["2000"]]}}}],"schema":"https://github.com/citation-style-language/schema/raw/master/csl-citation.json"} </w:instrText>
      </w:r>
      <w:r w:rsidR="00190215" w:rsidRPr="00E02174">
        <w:rPr>
          <w:rFonts w:cstheme="minorHAnsi"/>
        </w:rPr>
        <w:fldChar w:fldCharType="separate"/>
      </w:r>
      <w:r w:rsidR="00190215" w:rsidRPr="00E02174">
        <w:rPr>
          <w:rFonts w:cstheme="minorHAnsi"/>
          <w:vertAlign w:val="superscript"/>
        </w:rPr>
        <w:t>11</w:t>
      </w:r>
      <w:r w:rsidR="00190215" w:rsidRPr="00E02174">
        <w:rPr>
          <w:rFonts w:cstheme="minorHAnsi"/>
        </w:rPr>
        <w:fldChar w:fldCharType="end"/>
      </w:r>
      <w:r w:rsidR="00190215" w:rsidRPr="00E02174">
        <w:rPr>
          <w:rFonts w:cstheme="minorHAnsi"/>
        </w:rPr>
        <w:t xml:space="preserve"> </w:t>
      </w:r>
      <w:r w:rsidR="007B51DC" w:rsidRPr="00E02174">
        <w:rPr>
          <w:rFonts w:cstheme="minorHAnsi"/>
        </w:rPr>
        <w:t xml:space="preserve">Also, the </w:t>
      </w:r>
      <w:commentRangeStart w:id="0"/>
      <w:r w:rsidRPr="00E02174">
        <w:rPr>
          <w:rFonts w:cstheme="minorHAnsi"/>
        </w:rPr>
        <w:t xml:space="preserve">Microlife WatchBP O3 (Microlife AG, Widnau, Switzerland) allows users to </w:t>
      </w:r>
      <w:r w:rsidR="00190215" w:rsidRPr="00E02174">
        <w:rPr>
          <w:rFonts w:cstheme="minorHAnsi"/>
        </w:rPr>
        <w:t xml:space="preserve">specify daytime and nighttime periods (e.g., daytime is from 6am to 10pm and nighttime is from 10pm to 6am) as well as time intervals between BP measurements (i.e., </w:t>
      </w:r>
      <w:r w:rsidRPr="00E02174">
        <w:rPr>
          <w:rFonts w:cstheme="minorHAnsi"/>
        </w:rPr>
        <w:t>15, 20, 30, or 60-minute intervals).</w:t>
      </w:r>
      <w:commentRangeEnd w:id="0"/>
      <w:r w:rsidR="009A4B85">
        <w:rPr>
          <w:rStyle w:val="CommentReference"/>
        </w:rPr>
        <w:commentReference w:id="0"/>
      </w:r>
    </w:p>
    <w:p w14:paraId="1DC700ED" w14:textId="77777777" w:rsidR="007920D4" w:rsidRPr="00E02174" w:rsidRDefault="007920D4" w:rsidP="004A6063">
      <w:pPr>
        <w:spacing w:line="480" w:lineRule="auto"/>
        <w:contextualSpacing/>
        <w:rPr>
          <w:rFonts w:cstheme="minorHAnsi"/>
        </w:rPr>
      </w:pPr>
    </w:p>
    <w:p w14:paraId="38CD7867" w14:textId="4D45DFF0" w:rsidR="00584387" w:rsidRPr="00E02174" w:rsidRDefault="007B51DC" w:rsidP="004A6063">
      <w:pPr>
        <w:spacing w:line="480" w:lineRule="auto"/>
        <w:contextualSpacing/>
        <w:rPr>
          <w:rFonts w:cstheme="minorHAnsi"/>
        </w:rPr>
      </w:pPr>
      <w:r w:rsidRPr="00E02174">
        <w:rPr>
          <w:rFonts w:cstheme="minorHAnsi"/>
        </w:rPr>
        <w:t>Obtaining fewer</w:t>
      </w:r>
      <w:r w:rsidR="004A6063" w:rsidRPr="00E02174">
        <w:rPr>
          <w:rFonts w:cstheme="minorHAnsi"/>
        </w:rPr>
        <w:t xml:space="preserve"> BP readings </w:t>
      </w:r>
      <w:r w:rsidR="00CF0BD0" w:rsidRPr="00E02174">
        <w:rPr>
          <w:rFonts w:cstheme="minorHAnsi"/>
        </w:rPr>
        <w:t xml:space="preserve">during sleep using a HBPM versus </w:t>
      </w:r>
      <w:r w:rsidRPr="00E02174">
        <w:rPr>
          <w:rFonts w:cstheme="minorHAnsi"/>
        </w:rPr>
        <w:t xml:space="preserve">ABPM device </w:t>
      </w:r>
      <w:r w:rsidR="004A6063" w:rsidRPr="00E02174">
        <w:rPr>
          <w:rFonts w:cstheme="minorHAnsi"/>
        </w:rPr>
        <w:t>may reduce discomfort and disrupted sleep</w:t>
      </w:r>
      <w:r w:rsidR="008B2440">
        <w:rPr>
          <w:rFonts w:cstheme="minorHAnsi"/>
        </w:rPr>
        <w:t>.</w:t>
      </w:r>
      <w:r w:rsidR="004A6063" w:rsidRPr="00E02174">
        <w:rPr>
          <w:rFonts w:cstheme="minorHAnsi"/>
        </w:rPr>
        <w:fldChar w:fldCharType="begin"/>
      </w:r>
      <w:r w:rsidR="004A6063" w:rsidRPr="00E02174">
        <w:rPr>
          <w:rFonts w:cstheme="minorHAnsi"/>
        </w:rPr>
        <w:instrText xml:space="preserve"> ADDIN ZOTERO_ITEM CSL_CITATION {"citationID":"asCpXbPS","properties":{"formattedCitation":"\\super 12\\nosupersub{}","plainCitation":"12","noteIndex":0},"citationItems":[{"id":1165,"uris":["http://zotero.org/users/4391561/items/S3LBX8RK"],"uri":["http://zotero.org/users/4391561/items/S3LBX8RK"],"itemData":{"id":1165,"type":"article-journal","container-title":"Hypertension","issue":"5","page":"989–996","source":"Google Scholar","title":"Home blood pressure and cardiovascular outcomes in patients during antihypertensive therapy: primary results of HONEST, a large-scale prospective, real-world observational study","title-short":"Home blood pressure and cardiovascular outcomes in patients during antihypertensive therapy","volume":"64","author":[{"family":"Kario","given":"Kazuomi"},{"family":"Saito","given":"Ikuo"},{"family":"Kushiro","given":"Toshio"},{"family":"Teramukai","given":"Satoshi"},{"family":"Ishikawa","given":"Yusuke"},{"family":"Mori","given":"Yoshihiro"},{"family":"Kobayashi","given":"Fumiaki"},{"family":"Shimada","given":"Kazuyuki"}],"issued":{"date-parts":[["2014"]]}}}],"schema":"https://github.com/citation-style-language/schema/raw/master/csl-citation.json"} </w:instrText>
      </w:r>
      <w:r w:rsidR="004A6063" w:rsidRPr="00E02174">
        <w:rPr>
          <w:rFonts w:cstheme="minorHAnsi"/>
        </w:rPr>
        <w:fldChar w:fldCharType="separate"/>
      </w:r>
      <w:r w:rsidR="004A6063" w:rsidRPr="00E02174">
        <w:rPr>
          <w:rFonts w:cstheme="minorHAnsi"/>
          <w:vertAlign w:val="superscript"/>
        </w:rPr>
        <w:t>12</w:t>
      </w:r>
      <w:r w:rsidR="004A6063" w:rsidRPr="00E02174">
        <w:rPr>
          <w:rFonts w:cstheme="minorHAnsi"/>
        </w:rPr>
        <w:fldChar w:fldCharType="end"/>
      </w:r>
      <w:r w:rsidR="004A6063" w:rsidRPr="00E02174">
        <w:rPr>
          <w:rFonts w:cstheme="minorHAnsi"/>
        </w:rPr>
        <w:t xml:space="preserve"> However, few studies have considered the number and timing of BP measurements required to obtain an estimate of BP during sleep</w:t>
      </w:r>
      <w:r w:rsidR="00CF0BD0" w:rsidRPr="00E02174">
        <w:rPr>
          <w:rFonts w:cstheme="minorHAnsi"/>
        </w:rPr>
        <w:t xml:space="preserve"> similar to that obtained by a full ABPM recording</w:t>
      </w:r>
      <w:r w:rsidR="000C2752">
        <w:rPr>
          <w:rFonts w:cstheme="minorHAnsi"/>
        </w:rPr>
        <w:t xml:space="preserve"> (i.e., using ABPM throughout </w:t>
      </w:r>
      <w:r w:rsidR="00272C34">
        <w:rPr>
          <w:rFonts w:cstheme="minorHAnsi"/>
        </w:rPr>
        <w:t>sleep</w:t>
      </w:r>
      <w:r w:rsidR="000C2752">
        <w:rPr>
          <w:rFonts w:cstheme="minorHAnsi"/>
        </w:rPr>
        <w:t>)</w:t>
      </w:r>
      <w:r w:rsidR="00CF0BD0" w:rsidRPr="00E02174">
        <w:rPr>
          <w:rFonts w:cstheme="minorHAnsi"/>
        </w:rPr>
        <w:t>. Yang et</w:t>
      </w:r>
      <w:r w:rsidR="005A4F38">
        <w:rPr>
          <w:rFonts w:cstheme="minorHAnsi"/>
        </w:rPr>
        <w:t>.</w:t>
      </w:r>
      <w:r w:rsidR="00CF0BD0" w:rsidRPr="00E02174">
        <w:rPr>
          <w:rFonts w:cstheme="minorHAnsi"/>
        </w:rPr>
        <w:t xml:space="preserve"> al.</w:t>
      </w:r>
      <w:r w:rsidR="005A4F38">
        <w:rPr>
          <w:rFonts w:cstheme="minorHAnsi"/>
        </w:rPr>
        <w:t>,</w:t>
      </w:r>
      <w:r w:rsidR="00CF0BD0" w:rsidRPr="00E02174">
        <w:rPr>
          <w:rFonts w:cstheme="minorHAnsi"/>
        </w:rPr>
        <w:t xml:space="preserve"> and Rinfret et</w:t>
      </w:r>
      <w:r w:rsidR="005A4F38">
        <w:rPr>
          <w:rFonts w:cstheme="minorHAnsi"/>
        </w:rPr>
        <w:t>.</w:t>
      </w:r>
      <w:r w:rsidR="00CF0BD0" w:rsidRPr="00E02174">
        <w:rPr>
          <w:rFonts w:cstheme="minorHAnsi"/>
        </w:rPr>
        <w:t xml:space="preserve"> al.</w:t>
      </w:r>
      <w:r w:rsidR="005A4F38">
        <w:rPr>
          <w:rFonts w:cstheme="minorHAnsi"/>
        </w:rPr>
        <w:t>,</w:t>
      </w:r>
      <w:r w:rsidR="00CF0BD0" w:rsidRPr="00E02174">
        <w:rPr>
          <w:rFonts w:cstheme="minorHAnsi"/>
        </w:rPr>
        <w:t xml:space="preserve"> independently</w:t>
      </w:r>
      <w:r w:rsidR="004A6063" w:rsidRPr="00E02174">
        <w:rPr>
          <w:rFonts w:cstheme="minorHAnsi"/>
        </w:rPr>
        <w:t xml:space="preserve"> examined the question of how many readings should be collected in order to obtain a reasonably accurate estimate of mean daytime and nighttime BP or mean BP using HBPM.</w:t>
      </w:r>
      <w:r w:rsidR="004A6063" w:rsidRPr="00E02174">
        <w:rPr>
          <w:rFonts w:cstheme="minorHAnsi"/>
        </w:rPr>
        <w:fldChar w:fldCharType="begin"/>
      </w:r>
      <w:r w:rsidR="004A6063" w:rsidRPr="00E02174">
        <w:rPr>
          <w:rFonts w:cstheme="minorHAnsi"/>
        </w:rPr>
        <w:instrText xml:space="preserve"> ADDIN ZOTERO_ITEM CSL_CITATION {"citationID":"DVouYGaG","properties":{"formattedCitation":"\\super 13,14\\nosupersub{}","plainCitation":"13,14","noteIndex":0},"citationItems":[{"id":1208,"uris":["http://zotero.org/users/4391561/items/ZN4RVADE"],"uri":["http://zotero.org/users/4391561/items/ZN4RVADE"],"itemData":{"id":1208,"type":"article-journal","container-title":"Blood pressure","issue":"6","page":"341–350","source":"Google Scholar","title":"Evidence-based proposal for the number of ambulatory readings required for assessing blood pressure level in research settings: an analysis of the IDACO database","title-short":"Evidence-based proposal for the number of ambulatory readings required for assessing blood pressure level in research settings","volume":"27","author":[{"family":"Yang","given":"Wen-Yi"},{"family":"Thijs","given":"Lutgarde"},{"family":"Zhang","given":"Zhen-Yu"},{"family":"Asayama","given":"Kei"},{"family":"Boggia","given":"José"},{"family":"Hansen","given":"Tine W."},{"family":"Ohkubo","given":"Takayoshi"},{"family":"Jeppesen","given":"Jørgen"},{"family":"Stolarz-Skrzypek","given":"Katarzyna"},{"family":"Malyutina","given":"Sofia"}],"issued":{"date-parts":[["2018"]]}}},{"id":1211,"uris":["http://zotero.org/users/4391561/items/L6I8GMRN"],"uri":["http://zotero.org/users/4391561/items/L6I8GMRN"],"itemData":{"id":1211,"type":"article-journal","container-title":"Journal of human hypertension","issue":"3","note":"publisher: Nature Publishing Group","page":"197–202","source":"Google Scholar","title":"The impact of unrecorded readings on the precision and diagnostic performance of home blood pressure monitoring: a statistical study","title-short":"The impact of unrecorded readings on the precision and diagnostic performance of home blood pressure monitoring","volume":"32","author":[{"family":"Rinfret","given":"Félix"},{"family":"Ouattara","given":"Franck"},{"family":"Cloutier","given":"Lyne"},{"family":"Larochelle","given":"Pierre"},{"family":"Ilinca","given":"Monica"},{"family":"Lamarre-Cliche","given":"Maxime"}],"issued":{"date-parts":[["2018"]]}}}],"schema":"https://github.com/citation-style-language/schema/raw/master/csl-citation.json"} </w:instrText>
      </w:r>
      <w:r w:rsidR="004A6063" w:rsidRPr="00E02174">
        <w:rPr>
          <w:rFonts w:cstheme="minorHAnsi"/>
        </w:rPr>
        <w:fldChar w:fldCharType="separate"/>
      </w:r>
      <w:r w:rsidR="004A6063" w:rsidRPr="00E02174">
        <w:rPr>
          <w:rFonts w:cstheme="minorHAnsi"/>
          <w:vertAlign w:val="superscript"/>
        </w:rPr>
        <w:t>13,14</w:t>
      </w:r>
      <w:r w:rsidR="004A6063" w:rsidRPr="00E02174">
        <w:rPr>
          <w:rFonts w:cstheme="minorHAnsi"/>
        </w:rPr>
        <w:fldChar w:fldCharType="end"/>
      </w:r>
      <w:r w:rsidR="004A6063" w:rsidRPr="00E02174">
        <w:rPr>
          <w:rFonts w:cstheme="minorHAnsi"/>
        </w:rPr>
        <w:t xml:space="preserve"> However, these analyses </w:t>
      </w:r>
      <w:r w:rsidR="00CF0BD0" w:rsidRPr="00E02174">
        <w:rPr>
          <w:rFonts w:cstheme="minorHAnsi"/>
        </w:rPr>
        <w:t>examined scenarios where BP measurements were</w:t>
      </w:r>
      <w:r w:rsidR="004A6063" w:rsidRPr="00E02174">
        <w:rPr>
          <w:rFonts w:cstheme="minorHAnsi"/>
        </w:rPr>
        <w:t xml:space="preserve"> obtained randomly.  </w:t>
      </w:r>
    </w:p>
    <w:p w14:paraId="16F82F72" w14:textId="77777777" w:rsidR="00584387" w:rsidRDefault="00584387" w:rsidP="004A6063">
      <w:pPr>
        <w:spacing w:line="480" w:lineRule="auto"/>
        <w:contextualSpacing/>
        <w:rPr>
          <w:rFonts w:cstheme="minorHAnsi"/>
        </w:rPr>
      </w:pPr>
    </w:p>
    <w:p w14:paraId="1FEB764D" w14:textId="67A2FEA9" w:rsidR="004A6063" w:rsidRPr="00E02174" w:rsidRDefault="00B17B29" w:rsidP="004A6063">
      <w:pPr>
        <w:spacing w:line="480" w:lineRule="auto"/>
        <w:contextualSpacing/>
        <w:rPr>
          <w:rFonts w:cstheme="minorHAnsi"/>
        </w:rPr>
      </w:pPr>
      <w:r w:rsidRPr="00B17B29">
        <w:rPr>
          <w:rFonts w:cstheme="minorHAnsi"/>
        </w:rPr>
        <w:lastRenderedPageBreak/>
        <w:t xml:space="preserve">We </w:t>
      </w:r>
      <w:r w:rsidR="00705D78">
        <w:rPr>
          <w:rFonts w:cstheme="minorHAnsi"/>
        </w:rPr>
        <w:t>evaluated a total of 74 different variations</w:t>
      </w:r>
      <w:r w:rsidR="00BC08FD">
        <w:rPr>
          <w:rFonts w:cstheme="minorHAnsi"/>
        </w:rPr>
        <w:t xml:space="preserve"> </w:t>
      </w:r>
      <w:r w:rsidR="00705D78">
        <w:rPr>
          <w:rFonts w:cstheme="minorHAnsi"/>
        </w:rPr>
        <w:t>on sampling BP during sleep</w:t>
      </w:r>
      <w:r w:rsidR="00584387">
        <w:rPr>
          <w:rFonts w:cstheme="minorHAnsi"/>
        </w:rPr>
        <w:t>, each using a specific number and timing of measurements.</w:t>
      </w:r>
      <w:r w:rsidR="00705D78">
        <w:rPr>
          <w:rFonts w:cstheme="minorHAnsi"/>
        </w:rPr>
        <w:t xml:space="preserve"> We </w:t>
      </w:r>
      <w:r w:rsidR="00BC08FD">
        <w:rPr>
          <w:rFonts w:cstheme="minorHAnsi"/>
        </w:rPr>
        <w:t xml:space="preserve">assessed </w:t>
      </w:r>
      <w:r w:rsidR="00705D78">
        <w:rPr>
          <w:rFonts w:cstheme="minorHAnsi"/>
        </w:rPr>
        <w:t xml:space="preserve">each BP sampling variations’ </w:t>
      </w:r>
      <w:r w:rsidRPr="00B17B29">
        <w:rPr>
          <w:rFonts w:cstheme="minorHAnsi"/>
        </w:rPr>
        <w:t>chance-corrected agreement (i.e., Kappa statistic)</w:t>
      </w:r>
      <w:r w:rsidR="00705D78">
        <w:rPr>
          <w:rFonts w:cstheme="minorHAnsi"/>
        </w:rPr>
        <w:t xml:space="preserve"> </w:t>
      </w:r>
      <w:r w:rsidR="00705D78" w:rsidRPr="00705D78">
        <w:rPr>
          <w:rFonts w:cstheme="minorHAnsi"/>
        </w:rPr>
        <w:t>with sampling BP throughout sleep</w:t>
      </w:r>
      <w:r w:rsidR="00705D78">
        <w:rPr>
          <w:rFonts w:cstheme="minorHAnsi"/>
        </w:rPr>
        <w:t xml:space="preserve"> </w:t>
      </w:r>
      <w:r w:rsidRPr="00B17B29">
        <w:rPr>
          <w:rFonts w:cstheme="minorHAnsi"/>
        </w:rPr>
        <w:t>for classification of nocturnal hypertension (i.e., mean asleep systolic/diastolic BP ≥ 120/70 mm Hg).</w:t>
      </w:r>
      <w:r w:rsidR="008D59A4">
        <w:rPr>
          <w:rFonts w:cstheme="minorHAnsi"/>
        </w:rPr>
        <w:fldChar w:fldCharType="begin"/>
      </w:r>
      <w:r w:rsidR="008D59A4">
        <w:rPr>
          <w:rFonts w:cstheme="minorHAnsi"/>
        </w:rPr>
        <w:instrText xml:space="preserve"> ADDIN ZOTERO_ITEM CSL_CITATION {"citationID":"kxpjFvJI","properties":{"formattedCitation":"\\super 15\\nosupersub{}","plainCitation":"15","noteIndex":0},"citationItems":[{"id":1232,"uris":["http://zotero.org/users/4391561/items/W47ZIYLD"],"uri":["http://zotero.org/users/4391561/items/W47ZIYLD"],"itemData":{"id":1232,"type":"article-journal","container-title":"Theriogenology","issue":"9","note":"publisher: Elsevier","page":"1167–1179","source":"Google Scholar","title":"Method agreement analysis: a review of correct methodology","title-short":"Method agreement analysis","volume":"73","author":[{"family":"Watson","given":"P. F."},{"family":"Petrie","given":"A."}],"issued":{"date-parts":[["2010"]]}}}],"schema":"https://github.com/citation-style-language/schema/raw/master/csl-citation.json"} </w:instrText>
      </w:r>
      <w:r w:rsidR="008D59A4">
        <w:rPr>
          <w:rFonts w:cstheme="minorHAnsi"/>
        </w:rPr>
        <w:fldChar w:fldCharType="separate"/>
      </w:r>
      <w:r w:rsidR="008D59A4" w:rsidRPr="008D59A4">
        <w:rPr>
          <w:rFonts w:ascii="Calibri" w:hAnsi="Calibri" w:cs="Times New Roman"/>
          <w:szCs w:val="24"/>
          <w:vertAlign w:val="superscript"/>
        </w:rPr>
        <w:t>15</w:t>
      </w:r>
      <w:r w:rsidR="008D59A4">
        <w:rPr>
          <w:rFonts w:cstheme="minorHAnsi"/>
        </w:rPr>
        <w:fldChar w:fldCharType="end"/>
      </w:r>
      <w:r w:rsidRPr="00B17B29">
        <w:rPr>
          <w:rFonts w:cstheme="minorHAnsi"/>
        </w:rPr>
        <w:t xml:space="preserve"> We also computed a concordance (C-) statistic for prediction of left ventricular hypertrophy and albuminuria using a model that included sleep BP according to each BP sampling approach</w:t>
      </w:r>
      <w:r w:rsidR="00705D78">
        <w:rPr>
          <w:rFonts w:cstheme="minorHAnsi"/>
        </w:rPr>
        <w:t xml:space="preserve">, and </w:t>
      </w:r>
      <w:r w:rsidR="00584387">
        <w:rPr>
          <w:rFonts w:cstheme="minorHAnsi"/>
        </w:rPr>
        <w:t>tested whether this C-statistic was different from that of a model using sleep BP according to full ABPM</w:t>
      </w:r>
      <w:r w:rsidRPr="00B17B29">
        <w:rPr>
          <w:rFonts w:cstheme="minorHAnsi"/>
        </w:rPr>
        <w:t>.</w:t>
      </w:r>
      <w:r w:rsidR="00705D78">
        <w:rPr>
          <w:rFonts w:cstheme="minorHAnsi"/>
        </w:rPr>
        <w:t xml:space="preserve"> Last, </w:t>
      </w:r>
      <w:r w:rsidR="007B51DC" w:rsidRPr="00E02174">
        <w:rPr>
          <w:rFonts w:cstheme="minorHAnsi"/>
        </w:rPr>
        <w:t>we assessed the</w:t>
      </w:r>
      <w:r w:rsidR="00CF00CC" w:rsidRPr="00E02174">
        <w:rPr>
          <w:rFonts w:cstheme="minorHAnsi"/>
        </w:rPr>
        <w:t xml:space="preserve"> </w:t>
      </w:r>
      <w:r w:rsidR="004A6063" w:rsidRPr="00E02174">
        <w:rPr>
          <w:rFonts w:cstheme="minorHAnsi"/>
        </w:rPr>
        <w:t>association</w:t>
      </w:r>
      <w:r w:rsidR="00CA5480" w:rsidRPr="00E02174">
        <w:rPr>
          <w:rFonts w:cstheme="minorHAnsi"/>
        </w:rPr>
        <w:t xml:space="preserve"> </w:t>
      </w:r>
      <w:r w:rsidR="00584387">
        <w:rPr>
          <w:rFonts w:cstheme="minorHAnsi"/>
        </w:rPr>
        <w:t xml:space="preserve">(i.e., prevalence ratio) </w:t>
      </w:r>
      <w:r w:rsidR="00AF1046">
        <w:rPr>
          <w:rFonts w:cstheme="minorHAnsi"/>
        </w:rPr>
        <w:t>of</w:t>
      </w:r>
      <w:r w:rsidR="00584387">
        <w:rPr>
          <w:rFonts w:cstheme="minorHAnsi"/>
        </w:rPr>
        <w:t xml:space="preserve"> systolic BP (SBP) and diastolic BP (DBP)</w:t>
      </w:r>
      <w:r w:rsidR="0016619D">
        <w:rPr>
          <w:rFonts w:cstheme="minorHAnsi"/>
        </w:rPr>
        <w:t xml:space="preserve"> during sleep</w:t>
      </w:r>
      <w:r w:rsidR="00584387">
        <w:rPr>
          <w:rFonts w:cstheme="minorHAnsi"/>
        </w:rPr>
        <w:t xml:space="preserve"> according to each </w:t>
      </w:r>
      <w:r w:rsidR="0016619D">
        <w:rPr>
          <w:rFonts w:cstheme="minorHAnsi"/>
        </w:rPr>
        <w:t xml:space="preserve">BP </w:t>
      </w:r>
      <w:r w:rsidR="00584387">
        <w:rPr>
          <w:rFonts w:cstheme="minorHAnsi"/>
        </w:rPr>
        <w:t xml:space="preserve">sampling variation with </w:t>
      </w:r>
      <w:r w:rsidR="004A6063" w:rsidRPr="00E02174">
        <w:rPr>
          <w:rFonts w:cstheme="minorHAnsi"/>
        </w:rPr>
        <w:t>left-ventricular hypertrophy and albuminuria.</w:t>
      </w:r>
    </w:p>
    <w:p w14:paraId="2726312E" w14:textId="77777777" w:rsidR="004A6063" w:rsidRPr="00E02174" w:rsidRDefault="004A6063" w:rsidP="004A6063">
      <w:pPr>
        <w:spacing w:line="480" w:lineRule="auto"/>
        <w:contextualSpacing/>
        <w:rPr>
          <w:rFonts w:cstheme="minorHAnsi"/>
          <w:b/>
        </w:rPr>
      </w:pPr>
    </w:p>
    <w:p w14:paraId="7F3976F1" w14:textId="77777777" w:rsidR="004A6063" w:rsidRPr="00E02174" w:rsidRDefault="004A6063" w:rsidP="004A6063">
      <w:pPr>
        <w:spacing w:line="480" w:lineRule="auto"/>
        <w:contextualSpacing/>
        <w:rPr>
          <w:rFonts w:cstheme="minorHAnsi"/>
          <w:b/>
        </w:rPr>
      </w:pPr>
      <w:r w:rsidRPr="00E02174">
        <w:rPr>
          <w:rFonts w:cstheme="minorHAnsi"/>
          <w:b/>
        </w:rPr>
        <w:t>Methods</w:t>
      </w:r>
    </w:p>
    <w:p w14:paraId="5A94F575" w14:textId="77777777" w:rsidR="004A6063" w:rsidRPr="00E02174" w:rsidRDefault="004A6063" w:rsidP="004A6063">
      <w:pPr>
        <w:spacing w:line="480" w:lineRule="auto"/>
        <w:contextualSpacing/>
        <w:rPr>
          <w:rFonts w:cstheme="minorHAnsi"/>
          <w:i/>
        </w:rPr>
      </w:pPr>
      <w:r w:rsidRPr="00E02174">
        <w:rPr>
          <w:rFonts w:cstheme="minorHAnsi"/>
          <w:i/>
        </w:rPr>
        <w:t>Study population</w:t>
      </w:r>
    </w:p>
    <w:p w14:paraId="1F9977BA" w14:textId="77777777" w:rsidR="004A6063" w:rsidRPr="00E02174" w:rsidRDefault="004A6063" w:rsidP="004A6063">
      <w:pPr>
        <w:spacing w:line="480" w:lineRule="auto"/>
        <w:contextualSpacing/>
        <w:rPr>
          <w:rFonts w:cstheme="minorHAnsi"/>
        </w:rPr>
      </w:pPr>
      <w:r w:rsidRPr="00E02174">
        <w:rPr>
          <w:rFonts w:cstheme="minorHAnsi"/>
        </w:rPr>
        <w:t>We used data from participants in the Jackson Heart Study (JHS) and the Coronary Artery Risk Development in Young Adults (CARDIA) study who underwent 24‐hour ABPM.</w:t>
      </w:r>
    </w:p>
    <w:p w14:paraId="3BF7AF40" w14:textId="72658939" w:rsidR="00CA5480" w:rsidRPr="00E02174" w:rsidRDefault="004A6063" w:rsidP="004A6063">
      <w:pPr>
        <w:spacing w:line="480" w:lineRule="auto"/>
        <w:contextualSpacing/>
        <w:rPr>
          <w:rFonts w:cstheme="minorHAnsi"/>
        </w:rPr>
      </w:pPr>
      <w:r w:rsidRPr="00E02174">
        <w:rPr>
          <w:rFonts w:cstheme="minorHAnsi"/>
        </w:rPr>
        <w:t>The JHS, a community-based prospective cohort study, was designed to evaluate the etiology of CVD among African Americans living in or near Jackson, MS.</w:t>
      </w:r>
      <w:r w:rsidRPr="00E02174">
        <w:rPr>
          <w:rFonts w:cstheme="minorHAnsi"/>
        </w:rPr>
        <w:fldChar w:fldCharType="begin"/>
      </w:r>
      <w:r w:rsidR="008D59A4">
        <w:rPr>
          <w:rFonts w:cstheme="minorHAnsi"/>
        </w:rPr>
        <w:instrText xml:space="preserve"> ADDIN ZOTERO_ITEM CSL_CITATION {"citationID":"jzyrWtzz","properties":{"formattedCitation":"\\super 16\\nosupersub{}","plainCitation":"16","noteIndex":0},"citationItems":[{"id":73,"uris":["http://zotero.org/users/4391561/items/EHPRDCR7"],"uri":["http://zotero.org/users/4391561/items/EHPRDCR7"],"itemData":{"id":73,"type":"article-journal","container-title":"Ethn Dis","issue":"4 Suppl 6","page":"S6–4","source":"Google Scholar","title":"Toward resolution of cardiovascular health disparities in African Americans: design and methods of the Jackson Heart Study","title-short":"Toward resolution of cardiovascular health disparities in African Americans","volume":"15","author":[{"family":"Taylor Jr","given":"Herman A."},{"family":"Wilson","given":"James G."},{"family":"Jones","given":"Daniel W."},{"family":"Sarpong","given":"Daniel F."},{"family":"Srinivasan","given":"Asoka"},{"family":"Garrison","given":"Robert J."},{"family":"Nelson","given":"Cheryl"},{"family":"Wyatt","given":"Sharon B."}],"issued":{"date-parts":[["2005"]]}}}],"schema":"https://github.com/citation-style-language/schema/raw/master/csl-citation.json"} </w:instrText>
      </w:r>
      <w:r w:rsidRPr="00E02174">
        <w:rPr>
          <w:rFonts w:cstheme="minorHAnsi"/>
        </w:rPr>
        <w:fldChar w:fldCharType="separate"/>
      </w:r>
      <w:r w:rsidR="008D59A4" w:rsidRPr="008D59A4">
        <w:rPr>
          <w:rFonts w:ascii="Calibri" w:hAnsi="Calibri" w:cs="Times New Roman"/>
          <w:szCs w:val="24"/>
          <w:vertAlign w:val="superscript"/>
        </w:rPr>
        <w:t>16</w:t>
      </w:r>
      <w:r w:rsidRPr="00E02174">
        <w:rPr>
          <w:rFonts w:cstheme="minorHAnsi"/>
        </w:rPr>
        <w:fldChar w:fldCharType="end"/>
      </w:r>
      <w:r w:rsidRPr="00E02174">
        <w:rPr>
          <w:rFonts w:cstheme="minorHAnsi"/>
        </w:rPr>
        <w:t xml:space="preserve"> The JHS enrolled a total of 5,</w:t>
      </w:r>
      <w:r w:rsidR="002F4854" w:rsidRPr="00E02174">
        <w:rPr>
          <w:rFonts w:cstheme="minorHAnsi"/>
        </w:rPr>
        <w:t>30</w:t>
      </w:r>
      <w:r w:rsidR="002F4854">
        <w:rPr>
          <w:rFonts w:cstheme="minorHAnsi"/>
        </w:rPr>
        <w:t>6</w:t>
      </w:r>
      <w:r w:rsidR="002F4854" w:rsidRPr="00E02174">
        <w:rPr>
          <w:rFonts w:cstheme="minorHAnsi"/>
        </w:rPr>
        <w:t xml:space="preserve"> </w:t>
      </w:r>
      <w:r w:rsidRPr="00E02174">
        <w:rPr>
          <w:rFonts w:cstheme="minorHAnsi"/>
        </w:rPr>
        <w:t xml:space="preserve">non-institutionalized African Americans aged ≥21 years between 2000 and 2004. </w:t>
      </w:r>
      <w:r w:rsidR="00CF00CC" w:rsidRPr="00E02174">
        <w:rPr>
          <w:rFonts w:cstheme="minorHAnsi"/>
        </w:rPr>
        <w:t>A</w:t>
      </w:r>
      <w:r w:rsidRPr="00E02174">
        <w:rPr>
          <w:rFonts w:cstheme="minorHAnsi"/>
        </w:rPr>
        <w:t>t the baseline JHS visit</w:t>
      </w:r>
      <w:r w:rsidR="00CF00CC" w:rsidRPr="00E02174">
        <w:rPr>
          <w:rFonts w:cstheme="minorHAnsi"/>
        </w:rPr>
        <w:t>,</w:t>
      </w:r>
      <w:r w:rsidR="006E4B2A">
        <w:rPr>
          <w:rFonts w:cstheme="minorHAnsi"/>
        </w:rPr>
        <w:t xml:space="preserve"> 1,146</w:t>
      </w:r>
      <w:r w:rsidRPr="00E02174">
        <w:rPr>
          <w:rFonts w:cstheme="minorHAnsi"/>
        </w:rPr>
        <w:t xml:space="preserve"> participants</w:t>
      </w:r>
      <w:r w:rsidR="00CF00CC" w:rsidRPr="00E02174">
        <w:rPr>
          <w:rFonts w:cstheme="minorHAnsi"/>
        </w:rPr>
        <w:t xml:space="preserve"> elected to undergo ABPM</w:t>
      </w:r>
      <w:r w:rsidRPr="00E02174">
        <w:rPr>
          <w:rFonts w:cstheme="minorHAnsi"/>
        </w:rPr>
        <w:t>. The CARDIA study was designed to examine the development and determinants of clinical and subclinical CVD and their risk factors.</w:t>
      </w:r>
      <w:r w:rsidRPr="00E02174">
        <w:rPr>
          <w:rFonts w:cstheme="minorHAnsi"/>
        </w:rPr>
        <w:fldChar w:fldCharType="begin"/>
      </w:r>
      <w:r w:rsidR="008D59A4">
        <w:rPr>
          <w:rFonts w:cstheme="minorHAnsi"/>
        </w:rPr>
        <w:instrText xml:space="preserve"> ADDIN ZOTERO_ITEM CSL_CITATION {"citationID":"QZ9L6fdp","properties":{"formattedCitation":"\\super 17\\nosupersub{}","plainCitation":"17","noteIndex":0},"citationItems":[{"id":219,"uris":["http://zotero.org/users/4391561/items/QF3U6ZKY"],"uri":["http://zotero.org/users/4391561/items/QF3U6ZKY"],"itemData":{"id":219,"type":"article-journal","container-title":"Journal of clinical epidemiology","issue":"11","page":"1105–1116","source":"Google Scholar","title":"CARDIA: study design, recruitment, and some characteristics of the examined subjects","title-short":"CARDIA","volume":"41","author":[{"family":"Friedman","given":"Gary D."},{"family":"Cutter","given":"Gary R."},{"family":"Donahue","given":"Richard P."},{"family":"Hughes","given":"Glenn H."},{"family":"Hulley","given":"Stephen B."},{"family":"Jacobs","given":"David R."},{"family":"Liu","given":"Kiang"},{"family":"Savage","given":"Peter J."}],"issued":{"date-parts":[["1988"]]}}}],"schema":"https://github.com/citation-style-language/schema/raw/master/csl-citation.json"} </w:instrText>
      </w:r>
      <w:r w:rsidRPr="00E02174">
        <w:rPr>
          <w:rFonts w:cstheme="minorHAnsi"/>
        </w:rPr>
        <w:fldChar w:fldCharType="separate"/>
      </w:r>
      <w:r w:rsidR="008D59A4" w:rsidRPr="008D59A4">
        <w:rPr>
          <w:rFonts w:ascii="Calibri" w:hAnsi="Calibri" w:cs="Times New Roman"/>
          <w:szCs w:val="24"/>
          <w:vertAlign w:val="superscript"/>
        </w:rPr>
        <w:t>17</w:t>
      </w:r>
      <w:r w:rsidRPr="00E02174">
        <w:rPr>
          <w:rFonts w:cstheme="minorHAnsi"/>
        </w:rPr>
        <w:fldChar w:fldCharType="end"/>
      </w:r>
      <w:r w:rsidRPr="00E02174">
        <w:rPr>
          <w:rFonts w:cstheme="minorHAnsi"/>
        </w:rPr>
        <w:t xml:space="preserve"> The CARDIA </w:t>
      </w:r>
      <w:r w:rsidR="00C95E37">
        <w:rPr>
          <w:rFonts w:cstheme="minorHAnsi"/>
        </w:rPr>
        <w:t>study</w:t>
      </w:r>
      <w:r w:rsidR="00C95E37" w:rsidRPr="00E02174">
        <w:rPr>
          <w:rFonts w:cstheme="minorHAnsi"/>
        </w:rPr>
        <w:t xml:space="preserve"> </w:t>
      </w:r>
      <w:r w:rsidRPr="00E02174">
        <w:rPr>
          <w:rFonts w:cstheme="minorHAnsi"/>
        </w:rPr>
        <w:t xml:space="preserve">recruited </w:t>
      </w:r>
      <w:r w:rsidR="00CA5480" w:rsidRPr="00E02174">
        <w:rPr>
          <w:rFonts w:cstheme="minorHAnsi"/>
        </w:rPr>
        <w:t xml:space="preserve">5,115 participants, 18 to 30 years of age, </w:t>
      </w:r>
      <w:r w:rsidRPr="00E02174">
        <w:rPr>
          <w:rFonts w:cstheme="minorHAnsi"/>
        </w:rPr>
        <w:t xml:space="preserve">at four field centers in the United States (Birmingham, AL; Chicago, IL; Minneapolis, MN; and Oakland, CA) in 1985-1986. During the Year 30 </w:t>
      </w:r>
      <w:r w:rsidRPr="00E02174">
        <w:rPr>
          <w:rFonts w:cstheme="minorHAnsi"/>
        </w:rPr>
        <w:lastRenderedPageBreak/>
        <w:t xml:space="preserve">Exam (2015–2016), 831 CARDIA participants enrolled in an ABPM ancillary study conducted in the Birmingham, AL and Chicago, IL field centers. </w:t>
      </w:r>
    </w:p>
    <w:p w14:paraId="02CDD192" w14:textId="77777777" w:rsidR="00CA5480" w:rsidRPr="00E02174" w:rsidRDefault="00CA5480" w:rsidP="004A6063">
      <w:pPr>
        <w:spacing w:line="480" w:lineRule="auto"/>
        <w:contextualSpacing/>
        <w:rPr>
          <w:rFonts w:cstheme="minorHAnsi"/>
        </w:rPr>
      </w:pPr>
    </w:p>
    <w:p w14:paraId="6514073A" w14:textId="117B179F" w:rsidR="004A6063" w:rsidRPr="00E02174" w:rsidRDefault="004A6063" w:rsidP="004A6063">
      <w:pPr>
        <w:spacing w:line="480" w:lineRule="auto"/>
        <w:contextualSpacing/>
        <w:rPr>
          <w:rFonts w:cstheme="minorHAnsi"/>
        </w:rPr>
      </w:pPr>
      <w:r w:rsidRPr="00E02174">
        <w:rPr>
          <w:rFonts w:cstheme="minorHAnsi"/>
        </w:rPr>
        <w:t xml:space="preserve">We included participants from each study who </w:t>
      </w:r>
      <w:r w:rsidR="00080275">
        <w:rPr>
          <w:rFonts w:cstheme="minorHAnsi"/>
        </w:rPr>
        <w:t xml:space="preserve">slept </w:t>
      </w:r>
      <w:r w:rsidR="00080275" w:rsidRPr="00080275">
        <w:rPr>
          <w:rFonts w:cstheme="minorHAnsi"/>
        </w:rPr>
        <w:t xml:space="preserve">≥5 hours </w:t>
      </w:r>
      <w:r w:rsidRPr="00E02174">
        <w:rPr>
          <w:rFonts w:cstheme="minorHAnsi"/>
        </w:rPr>
        <w:t>while wearing the ABPM device.</w:t>
      </w:r>
      <w:r w:rsidR="00CF00CC" w:rsidRPr="00E02174">
        <w:rPr>
          <w:rFonts w:cstheme="minorHAnsi"/>
        </w:rPr>
        <w:t xml:space="preserve"> </w:t>
      </w:r>
      <w:r w:rsidRPr="00E02174">
        <w:rPr>
          <w:rFonts w:cstheme="minorHAnsi"/>
        </w:rPr>
        <w:t>We</w:t>
      </w:r>
      <w:r w:rsidR="00080275">
        <w:rPr>
          <w:rFonts w:cstheme="minorHAnsi"/>
        </w:rPr>
        <w:t xml:space="preserve"> further</w:t>
      </w:r>
      <w:r w:rsidRPr="00E02174">
        <w:rPr>
          <w:rFonts w:cstheme="minorHAnsi"/>
        </w:rPr>
        <w:t xml:space="preserve"> </w:t>
      </w:r>
      <w:r w:rsidR="00E674DC" w:rsidRPr="00E02174">
        <w:rPr>
          <w:rFonts w:cstheme="minorHAnsi"/>
        </w:rPr>
        <w:t xml:space="preserve">restricted the analysis to participants with </w:t>
      </w:r>
      <w:r w:rsidRPr="00E02174">
        <w:rPr>
          <w:rFonts w:cstheme="minorHAnsi"/>
        </w:rPr>
        <w:t xml:space="preserve">at least one valid BP reading </w:t>
      </w:r>
      <w:r w:rsidR="00EB1D06">
        <w:rPr>
          <w:rFonts w:cstheme="minorHAnsi"/>
        </w:rPr>
        <w:t xml:space="preserve">during sleep </w:t>
      </w:r>
      <w:r w:rsidRPr="00E02174">
        <w:rPr>
          <w:rFonts w:cstheme="minorHAnsi"/>
        </w:rPr>
        <w:t>within 30 minutes of all</w:t>
      </w:r>
      <w:r w:rsidR="00080275">
        <w:rPr>
          <w:rFonts w:cstheme="minorHAnsi"/>
        </w:rPr>
        <w:t xml:space="preserve"> times required by the BP sampling variations we studied</w:t>
      </w:r>
      <w:r w:rsidR="00EB1D06">
        <w:rPr>
          <w:rFonts w:cstheme="minorHAnsi"/>
        </w:rPr>
        <w:t xml:space="preserve"> (N = </w:t>
      </w:r>
      <w:r w:rsidRPr="00E02174">
        <w:rPr>
          <w:rFonts w:cstheme="minorHAnsi"/>
        </w:rPr>
        <w:t xml:space="preserve">621 JHS </w:t>
      </w:r>
      <w:r w:rsidR="00EB1D06">
        <w:rPr>
          <w:rFonts w:cstheme="minorHAnsi"/>
        </w:rPr>
        <w:t xml:space="preserve">and </w:t>
      </w:r>
      <w:r w:rsidRPr="00E02174">
        <w:rPr>
          <w:rFonts w:cstheme="minorHAnsi"/>
        </w:rPr>
        <w:t>45</w:t>
      </w:r>
      <w:r w:rsidR="00EB1D06">
        <w:rPr>
          <w:rFonts w:cstheme="minorHAnsi"/>
        </w:rPr>
        <w:t>8</w:t>
      </w:r>
      <w:r w:rsidRPr="00E02174">
        <w:rPr>
          <w:rFonts w:cstheme="minorHAnsi"/>
        </w:rPr>
        <w:t xml:space="preserve"> CARDIA</w:t>
      </w:r>
      <w:r w:rsidR="00EB1D06">
        <w:rPr>
          <w:rFonts w:cstheme="minorHAnsi"/>
        </w:rPr>
        <w:t xml:space="preserve"> </w:t>
      </w:r>
      <w:r w:rsidRPr="00E02174">
        <w:rPr>
          <w:rFonts w:cstheme="minorHAnsi"/>
        </w:rPr>
        <w:t>participants</w:t>
      </w:r>
      <w:r w:rsidR="00EB1D06">
        <w:rPr>
          <w:rFonts w:cstheme="minorHAnsi"/>
        </w:rPr>
        <w:t xml:space="preserve">; </w:t>
      </w:r>
      <w:r w:rsidRPr="00E02174">
        <w:rPr>
          <w:rFonts w:cstheme="minorHAnsi"/>
          <w:b/>
        </w:rPr>
        <w:t>Table</w:t>
      </w:r>
      <w:r w:rsidRPr="00E02174">
        <w:rPr>
          <w:rFonts w:cstheme="minorHAnsi"/>
        </w:rPr>
        <w:t xml:space="preserve"> </w:t>
      </w:r>
      <w:r w:rsidRPr="00E02174">
        <w:rPr>
          <w:rFonts w:cstheme="minorHAnsi"/>
          <w:b/>
        </w:rPr>
        <w:t>S1</w:t>
      </w:r>
      <w:r w:rsidRPr="00E02174">
        <w:rPr>
          <w:rFonts w:cstheme="minorHAnsi"/>
        </w:rPr>
        <w:t xml:space="preserve">). </w:t>
      </w:r>
      <w:r w:rsidRPr="00E02174">
        <w:rPr>
          <w:rFonts w:cstheme="minorHAnsi"/>
          <w:bCs/>
        </w:rPr>
        <w:t>Conduct of the JHS and CARDIA study was approved by institutional review boards at the participating institutions and t</w:t>
      </w:r>
      <w:r w:rsidRPr="00E02174">
        <w:rPr>
          <w:rFonts w:cstheme="minorHAnsi"/>
        </w:rPr>
        <w:t xml:space="preserve">he current analysis of JHS and CARDIA data was approved by the University of Alabama at Birmingham Institutional Review Board. Written informed consent was obtained from all participants. </w:t>
      </w:r>
    </w:p>
    <w:p w14:paraId="4C662379" w14:textId="77777777" w:rsidR="004A6063" w:rsidRPr="00E02174" w:rsidRDefault="004A6063" w:rsidP="004A6063">
      <w:pPr>
        <w:spacing w:line="480" w:lineRule="auto"/>
        <w:contextualSpacing/>
        <w:rPr>
          <w:rFonts w:cstheme="minorHAnsi"/>
        </w:rPr>
      </w:pPr>
    </w:p>
    <w:p w14:paraId="056BA5EA" w14:textId="77777777" w:rsidR="004A6063" w:rsidRPr="00E02174" w:rsidRDefault="004A6063" w:rsidP="004A6063">
      <w:pPr>
        <w:spacing w:line="480" w:lineRule="auto"/>
        <w:contextualSpacing/>
        <w:rPr>
          <w:rFonts w:cstheme="minorHAnsi"/>
          <w:bCs/>
          <w:i/>
        </w:rPr>
      </w:pPr>
      <w:r w:rsidRPr="00E02174">
        <w:rPr>
          <w:rFonts w:cstheme="minorHAnsi"/>
          <w:bCs/>
          <w:i/>
        </w:rPr>
        <w:t xml:space="preserve">Left ventricular hypertrophy and albuminuria </w:t>
      </w:r>
    </w:p>
    <w:p w14:paraId="219BD2BB" w14:textId="135A6C59" w:rsidR="008B2440" w:rsidRPr="008B2440" w:rsidRDefault="00C82D3F" w:rsidP="008B2440">
      <w:pPr>
        <w:spacing w:line="480" w:lineRule="auto"/>
        <w:contextualSpacing/>
        <w:rPr>
          <w:rFonts w:cstheme="minorHAnsi"/>
          <w:bCs/>
        </w:rPr>
      </w:pPr>
      <w:r w:rsidRPr="00C82D3F">
        <w:rPr>
          <w:rFonts w:cstheme="minorHAnsi"/>
          <w:bCs/>
        </w:rPr>
        <w:t xml:space="preserve">Echocardiograms and urine specimens were assessed </w:t>
      </w:r>
      <w:r w:rsidR="0016619D">
        <w:rPr>
          <w:rFonts w:cstheme="minorHAnsi"/>
          <w:bCs/>
        </w:rPr>
        <w:t xml:space="preserve">during the Year 30 </w:t>
      </w:r>
      <w:r w:rsidR="004002C5">
        <w:rPr>
          <w:rFonts w:cstheme="minorHAnsi"/>
          <w:bCs/>
        </w:rPr>
        <w:t>Exam</w:t>
      </w:r>
      <w:r w:rsidR="0016619D">
        <w:rPr>
          <w:rFonts w:cstheme="minorHAnsi"/>
          <w:bCs/>
        </w:rPr>
        <w:t xml:space="preserve"> for CARDIA participants and during the baseline study visit for JHS participants.</w:t>
      </w:r>
      <w:r w:rsidR="0016619D" w:rsidRPr="00E02174">
        <w:rPr>
          <w:rFonts w:cstheme="minorHAnsi"/>
          <w:bCs/>
        </w:rPr>
        <w:t xml:space="preserve"> </w:t>
      </w:r>
      <w:r w:rsidR="004A6063" w:rsidRPr="00E02174">
        <w:rPr>
          <w:rFonts w:cstheme="minorHAnsi"/>
          <w:bCs/>
        </w:rPr>
        <w:t xml:space="preserve">Left ventricular mass </w:t>
      </w:r>
      <w:r w:rsidR="00A61946">
        <w:rPr>
          <w:rFonts w:cstheme="minorHAnsi"/>
          <w:bCs/>
        </w:rPr>
        <w:t xml:space="preserve">was determined and indexed to body surface area to obtain left ventricular mass index (LMVI) </w:t>
      </w:r>
      <w:r w:rsidR="004A6063" w:rsidRPr="00E02174">
        <w:rPr>
          <w:rFonts w:cstheme="minorHAnsi"/>
          <w:bCs/>
        </w:rPr>
        <w:t xml:space="preserve">according to </w:t>
      </w:r>
      <w:r w:rsidR="00A61946">
        <w:rPr>
          <w:rFonts w:cstheme="minorHAnsi"/>
          <w:bCs/>
        </w:rPr>
        <w:t>recommendations from the</w:t>
      </w:r>
      <w:r w:rsidR="00A61946" w:rsidRPr="00E02174">
        <w:rPr>
          <w:rFonts w:cstheme="minorHAnsi"/>
          <w:bCs/>
        </w:rPr>
        <w:t xml:space="preserve"> </w:t>
      </w:r>
      <w:r w:rsidR="004A6063" w:rsidRPr="00E02174">
        <w:rPr>
          <w:rFonts w:cstheme="minorHAnsi"/>
          <w:bCs/>
        </w:rPr>
        <w:t xml:space="preserve">American Society of Echocardiography </w:t>
      </w:r>
      <w:r w:rsidR="00A61946">
        <w:rPr>
          <w:rFonts w:cstheme="minorHAnsi"/>
          <w:bCs/>
        </w:rPr>
        <w:t>and European Association of Cardiovascular Imaging</w:t>
      </w:r>
      <w:r w:rsidR="004A6063" w:rsidRPr="00E02174">
        <w:rPr>
          <w:rFonts w:cstheme="minorHAnsi"/>
          <w:bCs/>
        </w:rPr>
        <w:t>.</w:t>
      </w:r>
      <w:r w:rsidR="004A6063" w:rsidRPr="00E02174">
        <w:rPr>
          <w:rFonts w:cstheme="minorHAnsi"/>
          <w:bCs/>
        </w:rPr>
        <w:fldChar w:fldCharType="begin"/>
      </w:r>
      <w:r w:rsidR="008D59A4">
        <w:rPr>
          <w:rFonts w:cstheme="minorHAnsi"/>
          <w:bCs/>
        </w:rPr>
        <w:instrText xml:space="preserve"> ADDIN ZOTERO_ITEM CSL_CITATION {"citationID":"kUBBqeQR","properties":{"formattedCitation":"\\super 18\\nosupersub{}","plainCitation":"18","noteIndex":0},"citationItems":[{"id":1171,"uris":["http://zotero.org/users/4391561/items/JMUFYBEY"],"uri":["http://zotero.org/users/4391561/items/JMUFYBEY"],"itemData":{"id":1171,"type":"article-journal","container-title":"European Heart Journal-Cardiovascular Imaging","issue":"3","page":"233–271","source":"Google Scholar","title":"Recommendations for cardiac chamber quantification by echocardiography in adults: an update from the American Society of Echocardiography and the European Association of Cardiovascular Imaging","title-short":"Recommendations for cardiac chamber quantification by echocardiography in adults","volume":"16","author":[{"family":"Lang","given":"Roberto M."},{"family":"Badano","given":"Luigi P."},{"family":"Mor-Avi","given":"Victor"},{"family":"Afilalo","given":"Jonathan"},{"family":"Armstrong","given":"Anderson"},{"family":"Ernande","given":"Laura"},{"family":"Flachskampf","given":"Frank A."},{"family":"Foster","given":"Elyse"},{"family":"Goldstein","given":"Steven A."},{"family":"Kuznetsova","given":"Tatiana"}],"issued":{"date-parts":[["2015"]]}}}],"schema":"https://github.com/citation-style-language/schema/raw/master/csl-citation.json"} </w:instrText>
      </w:r>
      <w:r w:rsidR="004A6063" w:rsidRPr="00E02174">
        <w:rPr>
          <w:rFonts w:cstheme="minorHAnsi"/>
          <w:bCs/>
        </w:rPr>
        <w:fldChar w:fldCharType="separate"/>
      </w:r>
      <w:r w:rsidR="008D59A4" w:rsidRPr="008D59A4">
        <w:rPr>
          <w:rFonts w:ascii="Calibri" w:hAnsi="Calibri" w:cs="Times New Roman"/>
          <w:szCs w:val="24"/>
          <w:vertAlign w:val="superscript"/>
        </w:rPr>
        <w:t>18</w:t>
      </w:r>
      <w:r w:rsidR="004A6063" w:rsidRPr="00E02174">
        <w:rPr>
          <w:rFonts w:cstheme="minorHAnsi"/>
        </w:rPr>
        <w:fldChar w:fldCharType="end"/>
      </w:r>
      <w:r w:rsidR="004A6063" w:rsidRPr="00E02174">
        <w:rPr>
          <w:rFonts w:cstheme="minorHAnsi"/>
          <w:bCs/>
        </w:rPr>
        <w:t xml:space="preserve"> Left ventricular hypertrophy (LVH) was defined as LVMI &gt;95 g/m</w:t>
      </w:r>
      <w:r w:rsidR="004A6063" w:rsidRPr="00E02174">
        <w:rPr>
          <w:rFonts w:cstheme="minorHAnsi"/>
          <w:bCs/>
          <w:vertAlign w:val="superscript"/>
        </w:rPr>
        <w:t>2</w:t>
      </w:r>
      <w:r w:rsidR="004A6063" w:rsidRPr="00E02174">
        <w:rPr>
          <w:rFonts w:cstheme="minorHAnsi"/>
          <w:bCs/>
        </w:rPr>
        <w:t> in women and &gt;115 g/m</w:t>
      </w:r>
      <w:r w:rsidR="004A6063" w:rsidRPr="00E02174">
        <w:rPr>
          <w:rFonts w:cstheme="minorHAnsi"/>
          <w:bCs/>
          <w:vertAlign w:val="superscript"/>
        </w:rPr>
        <w:t>2</w:t>
      </w:r>
      <w:r w:rsidR="004A6063" w:rsidRPr="00E02174">
        <w:rPr>
          <w:rFonts w:cstheme="minorHAnsi"/>
          <w:bCs/>
        </w:rPr>
        <w:t> in men. Urine specimens were used to measure urinary albumin</w:t>
      </w:r>
      <w:r w:rsidR="00E674DC" w:rsidRPr="00E02174">
        <w:rPr>
          <w:rFonts w:cstheme="minorHAnsi"/>
          <w:bCs/>
        </w:rPr>
        <w:t xml:space="preserve"> and creatinine excretion, which were used to calculate the urine albumin</w:t>
      </w:r>
      <w:r w:rsidR="004A6063" w:rsidRPr="00E02174">
        <w:rPr>
          <w:rFonts w:cstheme="minorHAnsi"/>
          <w:bCs/>
        </w:rPr>
        <w:t>-to-creatinine ratio (ACR)</w:t>
      </w:r>
      <w:r w:rsidR="00E674DC" w:rsidRPr="00E02174">
        <w:rPr>
          <w:rFonts w:cstheme="minorHAnsi"/>
          <w:bCs/>
        </w:rPr>
        <w:t>.</w:t>
      </w:r>
      <w:r w:rsidR="004A6063" w:rsidRPr="00E02174">
        <w:rPr>
          <w:rFonts w:cstheme="minorHAnsi"/>
          <w:bCs/>
        </w:rPr>
        <w:t xml:space="preserve"> </w:t>
      </w:r>
      <w:r w:rsidR="00E674DC" w:rsidRPr="00E02174">
        <w:rPr>
          <w:rFonts w:cstheme="minorHAnsi"/>
          <w:bCs/>
        </w:rPr>
        <w:t>A</w:t>
      </w:r>
      <w:r w:rsidR="004A6063" w:rsidRPr="00E02174">
        <w:rPr>
          <w:rFonts w:cstheme="minorHAnsi"/>
          <w:bCs/>
        </w:rPr>
        <w:t>lbuminuria was defined as an ACR ≥30 mg/g.</w:t>
      </w:r>
      <w:r w:rsidR="008B2440" w:rsidRPr="008B2440">
        <w:t xml:space="preserve"> </w:t>
      </w:r>
      <w:r w:rsidR="008B2440">
        <w:t xml:space="preserve">Albuminuria </w:t>
      </w:r>
      <w:r w:rsidR="008B2440" w:rsidRPr="008B2440">
        <w:rPr>
          <w:rFonts w:cstheme="minorHAnsi"/>
          <w:bCs/>
        </w:rPr>
        <w:t>was quantified</w:t>
      </w:r>
      <w:r w:rsidR="008B2440">
        <w:rPr>
          <w:rFonts w:cstheme="minorHAnsi"/>
          <w:bCs/>
        </w:rPr>
        <w:t xml:space="preserve"> using a 24-hour urine sample in the JHS, i</w:t>
      </w:r>
      <w:r w:rsidR="008B2440" w:rsidRPr="008B2440">
        <w:rPr>
          <w:rFonts w:cstheme="minorHAnsi"/>
          <w:bCs/>
        </w:rPr>
        <w:t xml:space="preserve">f available.  </w:t>
      </w:r>
      <w:r w:rsidR="008B2440">
        <w:rPr>
          <w:rFonts w:cstheme="minorHAnsi"/>
          <w:bCs/>
        </w:rPr>
        <w:t>Otherwise, a spot urine sample was used. I</w:t>
      </w:r>
      <w:r w:rsidR="008B2440" w:rsidRPr="008B2440">
        <w:rPr>
          <w:rFonts w:cstheme="minorHAnsi"/>
          <w:bCs/>
        </w:rPr>
        <w:t xml:space="preserve">n CARDIA, </w:t>
      </w:r>
      <w:r w:rsidR="008B2440">
        <w:rPr>
          <w:rFonts w:cstheme="minorHAnsi"/>
          <w:bCs/>
        </w:rPr>
        <w:t>a spot urine sample</w:t>
      </w:r>
      <w:r w:rsidR="008B2440" w:rsidRPr="008B2440">
        <w:rPr>
          <w:rFonts w:cstheme="minorHAnsi"/>
          <w:bCs/>
        </w:rPr>
        <w:t xml:space="preserve"> was collected</w:t>
      </w:r>
      <w:r w:rsidR="008B2440">
        <w:rPr>
          <w:rFonts w:cstheme="minorHAnsi"/>
          <w:bCs/>
        </w:rPr>
        <w:t xml:space="preserve"> for all willing participants</w:t>
      </w:r>
      <w:r w:rsidR="008B2440" w:rsidRPr="008B2440">
        <w:rPr>
          <w:rFonts w:cstheme="minorHAnsi"/>
          <w:bCs/>
        </w:rPr>
        <w:t>.</w:t>
      </w:r>
    </w:p>
    <w:p w14:paraId="654965DA" w14:textId="77777777" w:rsidR="004A6063" w:rsidRPr="00E02174" w:rsidRDefault="004A6063" w:rsidP="004A6063">
      <w:pPr>
        <w:spacing w:line="480" w:lineRule="auto"/>
        <w:contextualSpacing/>
        <w:rPr>
          <w:rFonts w:cstheme="minorHAnsi"/>
          <w:bCs/>
          <w:i/>
        </w:rPr>
      </w:pPr>
    </w:p>
    <w:p w14:paraId="4BD536B5" w14:textId="77777777" w:rsidR="004A6063" w:rsidRPr="00E02174" w:rsidRDefault="004A6063" w:rsidP="004A6063">
      <w:pPr>
        <w:spacing w:line="480" w:lineRule="auto"/>
        <w:contextualSpacing/>
        <w:rPr>
          <w:rFonts w:cstheme="minorHAnsi"/>
          <w:bCs/>
          <w:i/>
        </w:rPr>
      </w:pPr>
      <w:r w:rsidRPr="00E02174">
        <w:rPr>
          <w:rFonts w:cstheme="minorHAnsi"/>
          <w:bCs/>
          <w:i/>
        </w:rPr>
        <w:t xml:space="preserve">Ambulatory blood pressure monitoring </w:t>
      </w:r>
    </w:p>
    <w:p w14:paraId="4DA0A7C7" w14:textId="008273B7" w:rsidR="004A6063" w:rsidRPr="00E02174" w:rsidRDefault="004A6063" w:rsidP="004A6063">
      <w:pPr>
        <w:spacing w:line="480" w:lineRule="auto"/>
        <w:contextualSpacing/>
        <w:rPr>
          <w:rFonts w:cstheme="minorHAnsi"/>
          <w:bCs/>
        </w:rPr>
      </w:pPr>
      <w:r w:rsidRPr="00E02174">
        <w:rPr>
          <w:rFonts w:cstheme="minorHAnsi"/>
          <w:bCs/>
        </w:rPr>
        <w:t>In the JHS, ABPM was conducted using the SpaceLabs model 90207 device (SpaceLabs Healthcare, Snoqualmie, WA)</w:t>
      </w:r>
      <w:r w:rsidR="004002C5">
        <w:rPr>
          <w:rFonts w:cstheme="minorHAnsi"/>
          <w:bCs/>
        </w:rPr>
        <w:t>, which has been previously validated,</w:t>
      </w:r>
      <w:r w:rsidRPr="00E02174">
        <w:rPr>
          <w:rFonts w:cstheme="minorHAnsi"/>
          <w:bCs/>
        </w:rPr>
        <w:t xml:space="preserve"> and BP was measured every 20 minutes</w:t>
      </w:r>
      <w:r w:rsidR="008B2440">
        <w:rPr>
          <w:rFonts w:cstheme="minorHAnsi"/>
          <w:bCs/>
        </w:rPr>
        <w:t xml:space="preserve"> over a 24-hour period</w:t>
      </w:r>
      <w:r w:rsidRPr="00E02174">
        <w:rPr>
          <w:rFonts w:cstheme="minorHAnsi"/>
          <w:bCs/>
        </w:rPr>
        <w:t>.</w:t>
      </w:r>
      <w:r w:rsidRPr="00E02174">
        <w:rPr>
          <w:rFonts w:cstheme="minorHAnsi"/>
          <w:bCs/>
        </w:rPr>
        <w:fldChar w:fldCharType="begin"/>
      </w:r>
      <w:r w:rsidR="008D59A4">
        <w:rPr>
          <w:rFonts w:cstheme="minorHAnsi"/>
          <w:bCs/>
        </w:rPr>
        <w:instrText xml:space="preserve"> ADDIN ZOTERO_ITEM CSL_CITATION {"citationID":"ajzbnHIt","properties":{"formattedCitation":"\\super 19\\nosupersub{}","plainCitation":"19","noteIndex":0},"citationItems":[{"id":322,"uris":["http://zotero.org/users/4391561/items/KRYUUH8T"],"uri":["http://zotero.org/users/4391561/items/KRYUUH8T"],"itemData":{"id":322,"type":"article-journal","container-title":"J Hypertens","issue":"suppl 5","page":"S25–S31","source":"Google Scholar","title":"Accuracy of the SpaceLabs 90207 determined by the British Hypertension Society protocol","volume":"9","author":[{"family":"O’Brien","given":"Eoin"},{"family":"Mee","given":"Fiinsia"},{"family":"Atkins","given":"Neil"},{"family":"O’Malley","given":"Kevin"}],"issued":{"date-parts":[["1991"]]}}}],"schema":"https://github.com/citation-style-language/schema/raw/master/csl-citation.json"} </w:instrText>
      </w:r>
      <w:r w:rsidRPr="00E02174">
        <w:rPr>
          <w:rFonts w:cstheme="minorHAnsi"/>
          <w:bCs/>
        </w:rPr>
        <w:fldChar w:fldCharType="separate"/>
      </w:r>
      <w:r w:rsidR="008D59A4" w:rsidRPr="008D59A4">
        <w:rPr>
          <w:rFonts w:ascii="Calibri" w:hAnsi="Calibri" w:cs="Times New Roman"/>
          <w:szCs w:val="24"/>
          <w:vertAlign w:val="superscript"/>
        </w:rPr>
        <w:t>19</w:t>
      </w:r>
      <w:r w:rsidRPr="00E02174">
        <w:rPr>
          <w:rFonts w:cstheme="minorHAnsi"/>
        </w:rPr>
        <w:fldChar w:fldCharType="end"/>
      </w:r>
      <w:r w:rsidRPr="00E02174">
        <w:rPr>
          <w:rFonts w:cstheme="minorHAnsi"/>
          <w:bCs/>
        </w:rPr>
        <w:t xml:space="preserve"> </w:t>
      </w:r>
      <w:r w:rsidR="00E674DC" w:rsidRPr="00E02174">
        <w:rPr>
          <w:rFonts w:cstheme="minorHAnsi"/>
          <w:bCs/>
        </w:rPr>
        <w:t xml:space="preserve">JHS participants </w:t>
      </w:r>
      <w:r w:rsidRPr="00E02174">
        <w:rPr>
          <w:rFonts w:cstheme="minorHAnsi"/>
          <w:bCs/>
        </w:rPr>
        <w:t xml:space="preserve">self-reported the times they went to sleep and woke up while wearing the ABPM device. In CARDIA, ABPM was conducted using the SpaceLabs OnTrak </w:t>
      </w:r>
      <w:r w:rsidR="00285655">
        <w:rPr>
          <w:rFonts w:cstheme="minorHAnsi"/>
          <w:bCs/>
        </w:rPr>
        <w:t xml:space="preserve">model </w:t>
      </w:r>
      <w:r w:rsidRPr="00E02174">
        <w:rPr>
          <w:rFonts w:cstheme="minorHAnsi"/>
          <w:bCs/>
        </w:rPr>
        <w:t xml:space="preserve">90227 </w:t>
      </w:r>
      <w:r w:rsidR="00285655">
        <w:rPr>
          <w:rFonts w:cstheme="minorHAnsi"/>
          <w:bCs/>
        </w:rPr>
        <w:t>device</w:t>
      </w:r>
      <w:r w:rsidR="00285655" w:rsidRPr="00E02174">
        <w:rPr>
          <w:rFonts w:cstheme="minorHAnsi"/>
          <w:bCs/>
        </w:rPr>
        <w:t xml:space="preserve"> </w:t>
      </w:r>
      <w:r w:rsidRPr="00E02174">
        <w:rPr>
          <w:rFonts w:cstheme="minorHAnsi"/>
          <w:bCs/>
        </w:rPr>
        <w:t>(SpaceLabs Healthcare, Snoqualmie, WA)</w:t>
      </w:r>
      <w:r w:rsidR="004002C5">
        <w:rPr>
          <w:rFonts w:cstheme="minorHAnsi"/>
          <w:bCs/>
        </w:rPr>
        <w:t>, which has also been previously validated,</w:t>
      </w:r>
      <w:r w:rsidRPr="00E02174">
        <w:rPr>
          <w:rFonts w:cstheme="minorHAnsi"/>
          <w:bCs/>
        </w:rPr>
        <w:t xml:space="preserve"> with an appropriately sized cuff and</w:t>
      </w:r>
      <w:r w:rsidRPr="00E02174">
        <w:rPr>
          <w:rFonts w:cstheme="minorHAnsi"/>
          <w:b/>
          <w:bCs/>
        </w:rPr>
        <w:t xml:space="preserve"> </w:t>
      </w:r>
      <w:r w:rsidRPr="00E02174">
        <w:rPr>
          <w:rFonts w:cstheme="minorHAnsi"/>
          <w:bCs/>
        </w:rPr>
        <w:t>BP was measured every 30 minutes</w:t>
      </w:r>
      <w:r w:rsidR="008B2440">
        <w:rPr>
          <w:rFonts w:cstheme="minorHAnsi"/>
          <w:bCs/>
        </w:rPr>
        <w:t xml:space="preserve"> over a 24-hour period</w:t>
      </w:r>
      <w:r w:rsidRPr="00E02174">
        <w:rPr>
          <w:rFonts w:cstheme="minorHAnsi"/>
          <w:bCs/>
        </w:rPr>
        <w:t>.</w:t>
      </w:r>
      <w:r w:rsidRPr="00E02174">
        <w:rPr>
          <w:rFonts w:cstheme="minorHAnsi"/>
          <w:bCs/>
        </w:rPr>
        <w:fldChar w:fldCharType="begin"/>
      </w:r>
      <w:r w:rsidR="008D59A4">
        <w:rPr>
          <w:rFonts w:cstheme="minorHAnsi"/>
          <w:bCs/>
        </w:rPr>
        <w:instrText xml:space="preserve"> ADDIN ZOTERO_ITEM CSL_CITATION {"citationID":"BUxwgGAq","properties":{"formattedCitation":"\\super 20\\nosupersub{}","plainCitation":"20","noteIndex":0},"citationItems":[{"id":321,"uris":["http://zotero.org/users/4391561/items/X2DCHKU2"],"uri":["http://zotero.org/users/4391561/items/X2DCHKU2"],"itemData":{"id":321,"type":"webpage","title":"Validation of Spacelabs 90227 OnTrak upper arm blood pressure monitor, for clinical use, according to the European Society of Hypertension International Protocol 2010 and the British Hypertension Society Protocol.","URL":"http://www.dableducational.org/Publications/2014/ESH-IP%202010%20and%20BHS%20Validation%20of%20Spascelabs%2090227%20OnTrak.pdf","author":[{"family":"A. de Greef","given":""},{"family":"Shannan","given":"A H"}]}}],"schema":"https://github.com/citation-style-language/schema/raw/master/csl-citation.json"} </w:instrText>
      </w:r>
      <w:r w:rsidRPr="00E02174">
        <w:rPr>
          <w:rFonts w:cstheme="minorHAnsi"/>
          <w:bCs/>
        </w:rPr>
        <w:fldChar w:fldCharType="separate"/>
      </w:r>
      <w:r w:rsidR="008D59A4" w:rsidRPr="008D59A4">
        <w:rPr>
          <w:rFonts w:ascii="Calibri" w:hAnsi="Calibri" w:cs="Times New Roman"/>
          <w:szCs w:val="24"/>
          <w:vertAlign w:val="superscript"/>
        </w:rPr>
        <w:t>20</w:t>
      </w:r>
      <w:r w:rsidRPr="00E02174">
        <w:rPr>
          <w:rFonts w:cstheme="minorHAnsi"/>
        </w:rPr>
        <w:fldChar w:fldCharType="end"/>
      </w:r>
      <w:r w:rsidRPr="00E02174">
        <w:rPr>
          <w:rFonts w:cstheme="minorHAnsi"/>
          <w:bCs/>
        </w:rPr>
        <w:t xml:space="preserve"> CARDIA participants also wore an Actiwatch activity monitor (Philips Respironics, Murrysville, PA) on the wrist of their non-dominant arm. For CARDIA participants, awake and asleep time periods were determined using the activity monitor data in conjunction with participants’ self-reported awake and asleep times.</w:t>
      </w:r>
      <w:r w:rsidR="00F4542B" w:rsidRPr="00E02174">
        <w:rPr>
          <w:rFonts w:cstheme="minorHAnsi"/>
          <w:bCs/>
        </w:rPr>
        <w:t xml:space="preserve"> </w:t>
      </w:r>
      <w:r w:rsidR="000C2752">
        <w:rPr>
          <w:rFonts w:cstheme="minorHAnsi"/>
          <w:bCs/>
        </w:rPr>
        <w:t xml:space="preserve">Nocturnal hypertension was defined as a mean </w:t>
      </w:r>
      <w:r w:rsidR="004002C5">
        <w:rPr>
          <w:rFonts w:cstheme="minorHAnsi"/>
          <w:bCs/>
        </w:rPr>
        <w:t>S</w:t>
      </w:r>
      <w:r w:rsidR="000C2752">
        <w:rPr>
          <w:rFonts w:cstheme="minorHAnsi"/>
          <w:bCs/>
        </w:rPr>
        <w:t xml:space="preserve">BP </w:t>
      </w:r>
      <w:r w:rsidR="004002C5">
        <w:rPr>
          <w:rFonts w:cstheme="minorHAnsi"/>
          <w:bCs/>
        </w:rPr>
        <w:t>≥</w:t>
      </w:r>
      <w:r w:rsidR="000C2752">
        <w:rPr>
          <w:rFonts w:cstheme="minorHAnsi"/>
          <w:bCs/>
        </w:rPr>
        <w:t xml:space="preserve"> 120 mm Hg or mean </w:t>
      </w:r>
      <w:r w:rsidR="004002C5">
        <w:rPr>
          <w:rFonts w:cstheme="minorHAnsi"/>
          <w:bCs/>
        </w:rPr>
        <w:t>D</w:t>
      </w:r>
      <w:r w:rsidR="000C2752">
        <w:rPr>
          <w:rFonts w:cstheme="minorHAnsi"/>
          <w:bCs/>
        </w:rPr>
        <w:t xml:space="preserve">BP </w:t>
      </w:r>
      <w:r w:rsidR="004002C5">
        <w:rPr>
          <w:rFonts w:cstheme="minorHAnsi"/>
          <w:bCs/>
        </w:rPr>
        <w:t>≥</w:t>
      </w:r>
      <w:r w:rsidR="000C2752">
        <w:rPr>
          <w:rFonts w:cstheme="minorHAnsi"/>
          <w:bCs/>
        </w:rPr>
        <w:t xml:space="preserve"> 70 mm Hg during sleep.</w:t>
      </w:r>
    </w:p>
    <w:p w14:paraId="275157F5" w14:textId="77777777" w:rsidR="004A6063" w:rsidRPr="00E02174" w:rsidRDefault="004A6063" w:rsidP="004A6063">
      <w:pPr>
        <w:spacing w:line="480" w:lineRule="auto"/>
        <w:contextualSpacing/>
        <w:rPr>
          <w:rFonts w:cstheme="minorHAnsi"/>
          <w:i/>
        </w:rPr>
      </w:pPr>
    </w:p>
    <w:p w14:paraId="76A82399" w14:textId="781EB61F" w:rsidR="004A6063" w:rsidRPr="00E02174" w:rsidRDefault="004A6063" w:rsidP="004A6063">
      <w:pPr>
        <w:spacing w:line="480" w:lineRule="auto"/>
        <w:contextualSpacing/>
        <w:rPr>
          <w:rFonts w:cstheme="minorHAnsi"/>
          <w:i/>
        </w:rPr>
      </w:pPr>
      <w:r w:rsidRPr="00E02174">
        <w:rPr>
          <w:rFonts w:cstheme="minorHAnsi"/>
          <w:i/>
        </w:rPr>
        <w:t>Blood p</w:t>
      </w:r>
      <w:r w:rsidR="004002C5">
        <w:rPr>
          <w:rFonts w:cstheme="minorHAnsi"/>
          <w:i/>
        </w:rPr>
        <w:t>ressure sampling strategies</w:t>
      </w:r>
    </w:p>
    <w:p w14:paraId="2B6A9D5E" w14:textId="650D4524" w:rsidR="004A6063" w:rsidRPr="00E02174" w:rsidRDefault="004A6063" w:rsidP="004A6063">
      <w:pPr>
        <w:spacing w:line="480" w:lineRule="auto"/>
        <w:contextualSpacing/>
        <w:rPr>
          <w:rFonts w:cstheme="minorHAnsi"/>
        </w:rPr>
      </w:pPr>
      <w:r w:rsidRPr="00E02174">
        <w:rPr>
          <w:rFonts w:cstheme="minorHAnsi"/>
        </w:rPr>
        <w:t>We considered ‘distributed’ and ‘</w:t>
      </w:r>
      <w:r w:rsidR="00EB1D06">
        <w:rPr>
          <w:rFonts w:cstheme="minorHAnsi"/>
        </w:rPr>
        <w:t>consecutive</w:t>
      </w:r>
      <w:r w:rsidRPr="00E02174">
        <w:rPr>
          <w:rFonts w:cstheme="minorHAnsi"/>
        </w:rPr>
        <w:t xml:space="preserve">’ strategies to sample BP during sleep. The distributed strategy </w:t>
      </w:r>
      <w:r w:rsidR="005C07AC" w:rsidRPr="00E02174">
        <w:rPr>
          <w:rFonts w:cstheme="minorHAnsi"/>
        </w:rPr>
        <w:t xml:space="preserve">used </w:t>
      </w:r>
      <w:r w:rsidRPr="00E02174">
        <w:rPr>
          <w:rFonts w:cstheme="minorHAnsi"/>
        </w:rPr>
        <w:t xml:space="preserve">BP with intervals between measurements spanning at least 1 hour, whereas the </w:t>
      </w:r>
      <w:r w:rsidR="00EB1D06">
        <w:rPr>
          <w:rFonts w:cstheme="minorHAnsi"/>
        </w:rPr>
        <w:t>consecutive</w:t>
      </w:r>
      <w:r w:rsidRPr="00E02174">
        <w:rPr>
          <w:rFonts w:cstheme="minorHAnsi"/>
        </w:rPr>
        <w:t xml:space="preserve"> strategy </w:t>
      </w:r>
      <w:r w:rsidR="005C07AC" w:rsidRPr="00E02174">
        <w:rPr>
          <w:rFonts w:cstheme="minorHAnsi"/>
        </w:rPr>
        <w:t xml:space="preserve">used </w:t>
      </w:r>
      <w:r w:rsidRPr="00E02174">
        <w:rPr>
          <w:rFonts w:cstheme="minorHAnsi"/>
        </w:rPr>
        <w:t>consecutive measurements of BP (</w:t>
      </w:r>
      <w:r w:rsidRPr="00E02174">
        <w:rPr>
          <w:rFonts w:cstheme="minorHAnsi"/>
          <w:b/>
        </w:rPr>
        <w:t>Figure 1</w:t>
      </w:r>
      <w:r w:rsidRPr="00E02174">
        <w:rPr>
          <w:rFonts w:cstheme="minorHAnsi"/>
        </w:rPr>
        <w:t>). We considered 25 and 12 varia</w:t>
      </w:r>
      <w:r w:rsidR="004002C5">
        <w:rPr>
          <w:rFonts w:cstheme="minorHAnsi"/>
        </w:rPr>
        <w:t xml:space="preserve">tions </w:t>
      </w:r>
      <w:r w:rsidRPr="00E02174">
        <w:rPr>
          <w:rFonts w:cstheme="minorHAnsi"/>
        </w:rPr>
        <w:t xml:space="preserve">of the distributed and </w:t>
      </w:r>
      <w:r w:rsidR="00EB1D06">
        <w:rPr>
          <w:rFonts w:cstheme="minorHAnsi"/>
        </w:rPr>
        <w:t>consecutive</w:t>
      </w:r>
      <w:r w:rsidRPr="00E02174">
        <w:rPr>
          <w:rFonts w:cstheme="minorHAnsi"/>
        </w:rPr>
        <w:t xml:space="preserve"> strategies, respectively, and implemented each </w:t>
      </w:r>
      <w:r w:rsidR="00CF00CC" w:rsidRPr="00E02174">
        <w:rPr>
          <w:rFonts w:cstheme="minorHAnsi"/>
        </w:rPr>
        <w:t>varia</w:t>
      </w:r>
      <w:r w:rsidR="004002C5">
        <w:rPr>
          <w:rFonts w:cstheme="minorHAnsi"/>
        </w:rPr>
        <w:t>tion</w:t>
      </w:r>
      <w:r w:rsidR="00CF00CC" w:rsidRPr="00E02174">
        <w:rPr>
          <w:rFonts w:cstheme="minorHAnsi"/>
        </w:rPr>
        <w:t xml:space="preserve"> </w:t>
      </w:r>
      <w:r w:rsidRPr="00E02174">
        <w:rPr>
          <w:rFonts w:cstheme="minorHAnsi"/>
        </w:rPr>
        <w:t xml:space="preserve">according to </w:t>
      </w:r>
      <w:r w:rsidR="00CF00CC" w:rsidRPr="00E02174">
        <w:rPr>
          <w:rFonts w:cstheme="minorHAnsi"/>
        </w:rPr>
        <w:t>2 separate time structures</w:t>
      </w:r>
      <w:r w:rsidR="00B46DCD">
        <w:rPr>
          <w:rFonts w:cstheme="minorHAnsi"/>
        </w:rPr>
        <w:t>,</w:t>
      </w:r>
      <w:r w:rsidR="00CF00CC" w:rsidRPr="00E02174">
        <w:rPr>
          <w:rFonts w:cstheme="minorHAnsi"/>
        </w:rPr>
        <w:t xml:space="preserve"> </w:t>
      </w:r>
      <w:r w:rsidRPr="00E02174">
        <w:rPr>
          <w:rFonts w:cstheme="minorHAnsi"/>
        </w:rPr>
        <w:t xml:space="preserve">time since midnight and time since falling asleep. In total, we evaluated (25 + 12) * 2 = 74 different </w:t>
      </w:r>
      <w:r w:rsidR="00BC08FD">
        <w:rPr>
          <w:rFonts w:cstheme="minorHAnsi"/>
        </w:rPr>
        <w:t xml:space="preserve">variations on sampling </w:t>
      </w:r>
      <w:r w:rsidRPr="00E02174">
        <w:rPr>
          <w:rFonts w:cstheme="minorHAnsi"/>
        </w:rPr>
        <w:t xml:space="preserve">BP. </w:t>
      </w:r>
    </w:p>
    <w:p w14:paraId="3423F17F" w14:textId="77777777" w:rsidR="004A6063" w:rsidRPr="00E02174" w:rsidRDefault="004A6063" w:rsidP="004A6063">
      <w:pPr>
        <w:spacing w:line="480" w:lineRule="auto"/>
        <w:contextualSpacing/>
        <w:rPr>
          <w:rFonts w:cstheme="minorHAnsi"/>
        </w:rPr>
      </w:pPr>
    </w:p>
    <w:p w14:paraId="70FA742A" w14:textId="596FB894" w:rsidR="00A73AC3" w:rsidRPr="00E02174" w:rsidRDefault="00A73AC3" w:rsidP="00A73AC3">
      <w:pPr>
        <w:spacing w:line="480" w:lineRule="auto"/>
        <w:contextualSpacing/>
        <w:rPr>
          <w:rFonts w:cstheme="minorHAnsi"/>
          <w:i/>
        </w:rPr>
      </w:pPr>
      <w:r w:rsidRPr="00E02174">
        <w:rPr>
          <w:rFonts w:cstheme="minorHAnsi"/>
          <w:i/>
        </w:rPr>
        <w:t>Statistical analyses</w:t>
      </w:r>
    </w:p>
    <w:p w14:paraId="2E08E8E6" w14:textId="1E856F84" w:rsidR="00A73AC3" w:rsidRPr="00E02174" w:rsidRDefault="00A73AC3" w:rsidP="00A73AC3">
      <w:pPr>
        <w:spacing w:line="480" w:lineRule="auto"/>
        <w:contextualSpacing/>
        <w:rPr>
          <w:rFonts w:cstheme="minorHAnsi"/>
        </w:rPr>
      </w:pPr>
      <w:r w:rsidRPr="00E02174">
        <w:rPr>
          <w:rFonts w:cstheme="minorHAnsi"/>
        </w:rPr>
        <w:t>Participant characteristics were tabulated overall and by study cohort.</w:t>
      </w:r>
      <w:r w:rsidR="004753ED" w:rsidRPr="00E02174">
        <w:rPr>
          <w:rFonts w:cstheme="minorHAnsi"/>
        </w:rPr>
        <w:t xml:space="preserve"> </w:t>
      </w:r>
      <w:r w:rsidR="004002C5">
        <w:rPr>
          <w:rFonts w:cstheme="minorHAnsi"/>
        </w:rPr>
        <w:t xml:space="preserve">Differences in mean SBP and DBP during sleep, LVH, and albuminuria </w:t>
      </w:r>
      <w:r w:rsidR="004753ED" w:rsidRPr="00E02174">
        <w:rPr>
          <w:rFonts w:cstheme="minorHAnsi"/>
        </w:rPr>
        <w:t xml:space="preserve">were compared between study cohorts using t- and chi-square tests for continuous and categorical variables, respectively. </w:t>
      </w:r>
      <w:r w:rsidRPr="00E02174">
        <w:rPr>
          <w:rFonts w:cstheme="minorHAnsi"/>
        </w:rPr>
        <w:t xml:space="preserve">Analyses were conducted using R </w:t>
      </w:r>
      <w:r w:rsidR="004002C5">
        <w:rPr>
          <w:rFonts w:cstheme="minorHAnsi"/>
        </w:rPr>
        <w:t>version 4.0.</w:t>
      </w:r>
      <w:r w:rsidR="00971158">
        <w:rPr>
          <w:rFonts w:cstheme="minorHAnsi"/>
        </w:rPr>
        <w:t>0</w:t>
      </w:r>
      <w:r w:rsidRPr="00E02174">
        <w:rPr>
          <w:rFonts w:cstheme="minorHAnsi"/>
        </w:rPr>
        <w:t xml:space="preserve"> or later.</w:t>
      </w:r>
      <w:r w:rsidR="004753ED" w:rsidRPr="00E02174">
        <w:rPr>
          <w:rFonts w:cstheme="minorHAnsi"/>
        </w:rPr>
        <w:fldChar w:fldCharType="begin"/>
      </w:r>
      <w:r w:rsidR="008C61E7">
        <w:rPr>
          <w:rFonts w:cstheme="minorHAnsi"/>
        </w:rPr>
        <w:instrText xml:space="preserve"> ADDIN ZOTERO_ITEM CSL_CITATION {"citationID":"y9vtz5R4","properties":{"formattedCitation":"\\super 21\\uc0\\u8211{}24\\nosupersub{}","plainCitation":"21–24","noteIndex":0},"citationItems":[{"id":1177,"uris":["http://zotero.org/users/4391561/items/VYEW564D"],"uri":["http://zotero.org/users/4391561/items/VYEW564D"],"itemData":{"id":1177,"type":"book","title":"tibbleOne: Table One for 'Latex', 'Word', and 'Html' 'R Markdown' Documents","author":[{"family":"Jaeger","given":"Byron"}]}},{"id":118,"uris":["http://zotero.org/users/4391561/items/LPB4VEA7"],"uri":["http://zotero.org/users/4391561/items/LPB4VEA7"],"itemData":{"id":118,"type":"article-journal","container-title":"Journal of statistical software","page":"1–68","source":"Google Scholar","title":"mice: Multivariate imputation by chained equations in R","title-short":"mice","author":[{"family":"Buuren","given":"S.","dropping-particle":"van"},{"family":"Groothuis-Oudshoorn","given":"Karin"}],"issued":{"date-parts":[["2010"]]}}},{"id":1174,"uris":["http://zotero.org/users/4391561/items/4G8E7FJB"],"uri":["http://zotero.org/users/4391561/items/4G8E7FJB"],"itemData":{"id":1174,"type":"article-journal","container-title":"Journal of Open Source Software","issue":"43","page":"1686","source":"Google Scholar","title":"Welcome to the Tidyverse","volume":"4","author":[{"family":"Wickham","given":"Hadley"},{"family":"Averick","given":"Mara"},{"family":"Bryan","given":"Jennifer"},{"family":"Chang","given":"Winston"},{"family":"McGowan","given":"Lucy"},{"family":"François","given":"Romain"},{"family":"Grolemund","given":"Garrett"},{"family":"Hayes","given":"Alex"},{"family":"Henry","given":"Lionel"},{"family":"Hester","given":"Jim"}],"issued":{"date-parts":[["2019"]]}}},{"id":1179,"uris":["http://zotero.org/users/4391561/items/S8732YA6"],"uri":["http://zotero.org/users/4391561/items/S8732YA6"],"itemData":{"id":1179,"type":"article-journal","container-title":"Journal of Statistical Software","issue":"2","page":"1–11","source":"Google Scholar","title":"The R package geepack for generalized estimating equations","volume":"15","author":[{"family":"Halekoh","given":"Ulrich"},{"family":"Højsgaard","given":"Søren"},{"family":"Yan","given":"Jun"}],"issued":{"date-parts":[["2006"]]}}}],"schema":"https://github.com/citation-style-language/schema/raw/master/csl-citation.json"} </w:instrText>
      </w:r>
      <w:r w:rsidR="004753ED" w:rsidRPr="00E02174">
        <w:rPr>
          <w:rFonts w:cstheme="minorHAnsi"/>
        </w:rPr>
        <w:fldChar w:fldCharType="separate"/>
      </w:r>
      <w:r w:rsidR="008C61E7" w:rsidRPr="008C61E7">
        <w:rPr>
          <w:rFonts w:ascii="Calibri" w:hAnsi="Calibri" w:cs="Times New Roman"/>
          <w:szCs w:val="24"/>
          <w:vertAlign w:val="superscript"/>
        </w:rPr>
        <w:t>21–24</w:t>
      </w:r>
      <w:r w:rsidR="004753ED" w:rsidRPr="00E02174">
        <w:rPr>
          <w:rFonts w:cstheme="minorHAnsi"/>
        </w:rPr>
        <w:fldChar w:fldCharType="end"/>
      </w:r>
      <w:r w:rsidRPr="00E02174">
        <w:rPr>
          <w:rFonts w:cstheme="minorHAnsi"/>
        </w:rPr>
        <w:t xml:space="preserve"> </w:t>
      </w:r>
    </w:p>
    <w:p w14:paraId="38E59297" w14:textId="77777777" w:rsidR="004002C5" w:rsidRDefault="004002C5" w:rsidP="004002C5">
      <w:pPr>
        <w:spacing w:line="480" w:lineRule="auto"/>
        <w:contextualSpacing/>
        <w:rPr>
          <w:rFonts w:cstheme="minorHAnsi"/>
          <w:i/>
        </w:rPr>
      </w:pPr>
    </w:p>
    <w:p w14:paraId="7258FE8F" w14:textId="1A48BB4C" w:rsidR="00AC09FA" w:rsidRDefault="004002C5" w:rsidP="004002C5">
      <w:pPr>
        <w:spacing w:line="480" w:lineRule="auto"/>
        <w:contextualSpacing/>
        <w:rPr>
          <w:rFonts w:cstheme="minorHAnsi"/>
          <w:i/>
        </w:rPr>
      </w:pPr>
      <w:r w:rsidRPr="004002C5">
        <w:rPr>
          <w:rFonts w:cstheme="minorHAnsi"/>
          <w:i/>
        </w:rPr>
        <w:t>Evaluation of blood pressure sampling varia</w:t>
      </w:r>
      <w:r w:rsidR="00BC08FD">
        <w:rPr>
          <w:rFonts w:cstheme="minorHAnsi"/>
          <w:i/>
        </w:rPr>
        <w:t>tions</w:t>
      </w:r>
    </w:p>
    <w:p w14:paraId="1AACA2EE" w14:textId="2D7D58FD" w:rsidR="00A73AC3" w:rsidRDefault="00AC09FA" w:rsidP="00A73AC3">
      <w:pPr>
        <w:spacing w:line="480" w:lineRule="auto"/>
        <w:contextualSpacing/>
        <w:rPr>
          <w:rFonts w:cstheme="minorHAnsi"/>
        </w:rPr>
      </w:pPr>
      <w:r w:rsidRPr="00AC09FA">
        <w:rPr>
          <w:rFonts w:cstheme="minorHAnsi"/>
        </w:rPr>
        <w:t xml:space="preserve">We computed each BP sampling variations’ chance-corrected agreement (i.e., Kappa statistic) with sampling BP throughout sleep for classification of </w:t>
      </w:r>
      <w:r>
        <w:rPr>
          <w:rFonts w:cstheme="minorHAnsi"/>
        </w:rPr>
        <w:t xml:space="preserve">nocturnal hypertension. </w:t>
      </w:r>
      <w:r w:rsidR="004002C5" w:rsidRPr="004002C5">
        <w:rPr>
          <w:rFonts w:cstheme="minorHAnsi"/>
        </w:rPr>
        <w:t xml:space="preserve">We </w:t>
      </w:r>
      <w:r>
        <w:rPr>
          <w:rFonts w:cstheme="minorHAnsi"/>
        </w:rPr>
        <w:t xml:space="preserve">also </w:t>
      </w:r>
      <w:r w:rsidR="004002C5" w:rsidRPr="004002C5">
        <w:rPr>
          <w:rFonts w:cstheme="minorHAnsi"/>
        </w:rPr>
        <w:t xml:space="preserve">computed the mean absolute difference between mean SBP and DBP during sleep according to each </w:t>
      </w:r>
      <w:r w:rsidR="004002C5">
        <w:rPr>
          <w:rFonts w:cstheme="minorHAnsi"/>
        </w:rPr>
        <w:t xml:space="preserve">BP </w:t>
      </w:r>
      <w:r w:rsidR="004002C5" w:rsidRPr="004002C5">
        <w:rPr>
          <w:rFonts w:cstheme="minorHAnsi"/>
        </w:rPr>
        <w:t>sampling vari</w:t>
      </w:r>
      <w:r w:rsidR="004002C5">
        <w:rPr>
          <w:rFonts w:cstheme="minorHAnsi"/>
        </w:rPr>
        <w:t xml:space="preserve">ation </w:t>
      </w:r>
      <w:r w:rsidR="004002C5" w:rsidRPr="004002C5">
        <w:rPr>
          <w:rFonts w:cstheme="minorHAnsi"/>
        </w:rPr>
        <w:t>and full ABPM throughout sleep</w:t>
      </w:r>
      <w:r>
        <w:rPr>
          <w:rFonts w:cstheme="minorHAnsi"/>
        </w:rPr>
        <w:t>.</w:t>
      </w:r>
      <w:r w:rsidR="004002C5">
        <w:rPr>
          <w:rFonts w:cstheme="minorHAnsi"/>
        </w:rPr>
        <w:t xml:space="preserve"> </w:t>
      </w:r>
      <w:r w:rsidRPr="00AC09FA">
        <w:rPr>
          <w:rFonts w:cstheme="minorHAnsi"/>
        </w:rPr>
        <w:t xml:space="preserve">Using linear regression, we tested whether the difference between asleep SBP and DBP between full ABPM and each BP sampling variation was associated </w:t>
      </w:r>
      <w:r w:rsidR="00BC08FD">
        <w:rPr>
          <w:rFonts w:cstheme="minorHAnsi"/>
        </w:rPr>
        <w:t>with</w:t>
      </w:r>
      <w:r w:rsidRPr="00AC09FA">
        <w:rPr>
          <w:rFonts w:cstheme="minorHAnsi"/>
        </w:rPr>
        <w:t xml:space="preserve"> the magnitude of </w:t>
      </w:r>
      <w:r w:rsidR="00BC08FD">
        <w:rPr>
          <w:rFonts w:cstheme="minorHAnsi"/>
        </w:rPr>
        <w:t xml:space="preserve">asleep </w:t>
      </w:r>
      <w:r w:rsidRPr="00AC09FA">
        <w:rPr>
          <w:rFonts w:cstheme="minorHAnsi"/>
        </w:rPr>
        <w:t xml:space="preserve">SBP and DBP, separately. </w:t>
      </w:r>
    </w:p>
    <w:p w14:paraId="3CCBA93E" w14:textId="77777777" w:rsidR="00EF5349" w:rsidRPr="00E02174" w:rsidRDefault="00EF5349" w:rsidP="00A73AC3">
      <w:pPr>
        <w:spacing w:line="480" w:lineRule="auto"/>
        <w:contextualSpacing/>
        <w:rPr>
          <w:rFonts w:cstheme="minorHAnsi"/>
        </w:rPr>
      </w:pPr>
    </w:p>
    <w:p w14:paraId="6A2C3F59" w14:textId="1E3E739D" w:rsidR="004A6063" w:rsidRPr="00E02174" w:rsidRDefault="004A6063" w:rsidP="004A6063">
      <w:pPr>
        <w:spacing w:line="480" w:lineRule="auto"/>
        <w:contextualSpacing/>
        <w:rPr>
          <w:rFonts w:cstheme="minorHAnsi"/>
          <w:i/>
        </w:rPr>
      </w:pPr>
      <w:r w:rsidRPr="00E02174">
        <w:rPr>
          <w:rFonts w:cstheme="minorHAnsi"/>
          <w:i/>
        </w:rPr>
        <w:t xml:space="preserve">Group-wise ranking of blood pressure sampling </w:t>
      </w:r>
      <w:r w:rsidR="00BC08FD">
        <w:rPr>
          <w:rFonts w:cstheme="minorHAnsi"/>
          <w:i/>
        </w:rPr>
        <w:t>variations</w:t>
      </w:r>
    </w:p>
    <w:p w14:paraId="3E872095" w14:textId="0C2B2867" w:rsidR="004A6063" w:rsidRDefault="004A6063" w:rsidP="004A6063">
      <w:pPr>
        <w:spacing w:line="480" w:lineRule="auto"/>
        <w:contextualSpacing/>
        <w:rPr>
          <w:rFonts w:cstheme="minorHAnsi"/>
        </w:rPr>
      </w:pPr>
      <w:r w:rsidRPr="00E02174">
        <w:rPr>
          <w:rFonts w:cstheme="minorHAnsi"/>
        </w:rPr>
        <w:t xml:space="preserve">We defined 12 groups of BP sampling </w:t>
      </w:r>
      <w:r w:rsidR="00BC08FD">
        <w:rPr>
          <w:rFonts w:cstheme="minorHAnsi"/>
        </w:rPr>
        <w:t>variation</w:t>
      </w:r>
      <w:r w:rsidR="008D59A4">
        <w:rPr>
          <w:rFonts w:cstheme="minorHAnsi"/>
        </w:rPr>
        <w:t>s</w:t>
      </w:r>
      <w:r w:rsidR="008C7CE0">
        <w:rPr>
          <w:rFonts w:cstheme="minorHAnsi"/>
        </w:rPr>
        <w:t xml:space="preserve"> (</w:t>
      </w:r>
      <w:r w:rsidR="008C7CE0" w:rsidRPr="008C7CE0">
        <w:rPr>
          <w:rFonts w:cstheme="minorHAnsi"/>
          <w:b/>
        </w:rPr>
        <w:t>Table S</w:t>
      </w:r>
      <w:r w:rsidR="008C7CE0">
        <w:rPr>
          <w:rFonts w:cstheme="minorHAnsi"/>
          <w:b/>
        </w:rPr>
        <w:t>2</w:t>
      </w:r>
      <w:r w:rsidR="008C7CE0">
        <w:rPr>
          <w:rFonts w:cstheme="minorHAnsi"/>
        </w:rPr>
        <w:t>)</w:t>
      </w:r>
      <w:r w:rsidR="00D26FC4" w:rsidRPr="00E02174">
        <w:rPr>
          <w:rFonts w:cstheme="minorHAnsi"/>
        </w:rPr>
        <w:t xml:space="preserve">. Each group comprised </w:t>
      </w:r>
      <w:r w:rsidR="00BC08FD">
        <w:rPr>
          <w:rFonts w:cstheme="minorHAnsi"/>
        </w:rPr>
        <w:t>BP sampling variations</w:t>
      </w:r>
      <w:r w:rsidR="00D26FC4" w:rsidRPr="00E02174">
        <w:rPr>
          <w:rFonts w:cstheme="minorHAnsi"/>
        </w:rPr>
        <w:t xml:space="preserve"> taking the same number of measurements</w:t>
      </w:r>
      <w:r w:rsidR="00BC08FD">
        <w:rPr>
          <w:rFonts w:cstheme="minorHAnsi"/>
        </w:rPr>
        <w:t xml:space="preserve"> (i.e., 2, 3, or 4) and</w:t>
      </w:r>
      <w:r w:rsidR="00D26FC4" w:rsidRPr="00E02174">
        <w:rPr>
          <w:rFonts w:cstheme="minorHAnsi"/>
        </w:rPr>
        <w:t xml:space="preserve"> using the same </w:t>
      </w:r>
      <w:r w:rsidR="0048783C" w:rsidRPr="00E02174">
        <w:rPr>
          <w:rFonts w:cstheme="minorHAnsi"/>
        </w:rPr>
        <w:t>strategy</w:t>
      </w:r>
      <w:r w:rsidR="00BC08FD">
        <w:rPr>
          <w:rFonts w:cstheme="minorHAnsi"/>
        </w:rPr>
        <w:t xml:space="preserve"> (i.e., </w:t>
      </w:r>
      <w:r w:rsidR="00EB1D06">
        <w:rPr>
          <w:rFonts w:cstheme="minorHAnsi"/>
        </w:rPr>
        <w:t>consecutive</w:t>
      </w:r>
      <w:r w:rsidR="00BC08FD">
        <w:rPr>
          <w:rFonts w:cstheme="minorHAnsi"/>
        </w:rPr>
        <w:t xml:space="preserve"> or distributed) and time structure (i.e., time since midnight or time since falling asleep)</w:t>
      </w:r>
      <w:r w:rsidRPr="00E02174">
        <w:rPr>
          <w:rFonts w:cstheme="minorHAnsi"/>
        </w:rPr>
        <w:t xml:space="preserve">. We ranked BP sampling </w:t>
      </w:r>
      <w:r w:rsidR="00BC08FD">
        <w:rPr>
          <w:rFonts w:cstheme="minorHAnsi"/>
        </w:rPr>
        <w:t>variations</w:t>
      </w:r>
      <w:r w:rsidRPr="00E02174">
        <w:rPr>
          <w:rFonts w:cstheme="minorHAnsi"/>
        </w:rPr>
        <w:t xml:space="preserve"> within each group based on the overall Kappa statistic</w:t>
      </w:r>
      <w:r w:rsidR="004E0A1E">
        <w:rPr>
          <w:rFonts w:cstheme="minorHAnsi"/>
        </w:rPr>
        <w:t>.</w:t>
      </w:r>
      <w:r w:rsidRPr="00E02174">
        <w:rPr>
          <w:rFonts w:cstheme="minorHAnsi"/>
        </w:rPr>
        <w:t xml:space="preserve"> </w:t>
      </w:r>
      <w:r w:rsidR="004E0A1E">
        <w:rPr>
          <w:rFonts w:cstheme="minorHAnsi"/>
        </w:rPr>
        <w:t>Our p</w:t>
      </w:r>
      <w:r w:rsidR="00E2705B" w:rsidRPr="00E02174">
        <w:rPr>
          <w:rFonts w:cstheme="minorHAnsi"/>
        </w:rPr>
        <w:t xml:space="preserve">rimary </w:t>
      </w:r>
      <w:r w:rsidRPr="00E02174">
        <w:rPr>
          <w:rFonts w:cstheme="minorHAnsi"/>
        </w:rPr>
        <w:lastRenderedPageBreak/>
        <w:t xml:space="preserve">analyses </w:t>
      </w:r>
      <w:r w:rsidR="00080275">
        <w:rPr>
          <w:rFonts w:cstheme="minorHAnsi"/>
        </w:rPr>
        <w:t>assessed</w:t>
      </w:r>
      <w:r w:rsidRPr="00E02174">
        <w:rPr>
          <w:rFonts w:cstheme="minorHAnsi"/>
        </w:rPr>
        <w:t xml:space="preserve"> the 12 </w:t>
      </w:r>
      <w:r w:rsidR="00CA63F8">
        <w:rPr>
          <w:rFonts w:cstheme="minorHAnsi"/>
        </w:rPr>
        <w:t>BP</w:t>
      </w:r>
      <w:r w:rsidRPr="00E02174">
        <w:rPr>
          <w:rFonts w:cstheme="minorHAnsi"/>
        </w:rPr>
        <w:t xml:space="preserve"> sampling </w:t>
      </w:r>
      <w:r w:rsidR="00CA63F8">
        <w:rPr>
          <w:rFonts w:cstheme="minorHAnsi"/>
        </w:rPr>
        <w:t xml:space="preserve">variations </w:t>
      </w:r>
      <w:r w:rsidRPr="00E02174">
        <w:rPr>
          <w:rFonts w:cstheme="minorHAnsi"/>
        </w:rPr>
        <w:t xml:space="preserve">(1 from each group) exhibiting the highest </w:t>
      </w:r>
      <w:r w:rsidR="00A73AC3" w:rsidRPr="00E02174">
        <w:rPr>
          <w:rFonts w:cstheme="minorHAnsi"/>
        </w:rPr>
        <w:t>overall Kappa statistics</w:t>
      </w:r>
      <w:r w:rsidRPr="00E02174">
        <w:rPr>
          <w:rFonts w:cstheme="minorHAnsi"/>
        </w:rPr>
        <w:t>.</w:t>
      </w:r>
      <w:r w:rsidR="00A73AC3" w:rsidRPr="00E02174">
        <w:rPr>
          <w:rFonts w:cstheme="minorHAnsi"/>
        </w:rPr>
        <w:t xml:space="preserve"> Secondary analyses assessed all 74 BP sampling variants. </w:t>
      </w:r>
      <w:r w:rsidRPr="00E02174">
        <w:rPr>
          <w:rFonts w:cstheme="minorHAnsi"/>
        </w:rPr>
        <w:t xml:space="preserve"> </w:t>
      </w:r>
    </w:p>
    <w:p w14:paraId="3AB3F4FD" w14:textId="26C99CE4" w:rsidR="00B36CEA" w:rsidRDefault="00B36CEA" w:rsidP="004A6063">
      <w:pPr>
        <w:spacing w:line="480" w:lineRule="auto"/>
        <w:contextualSpacing/>
        <w:rPr>
          <w:rFonts w:cstheme="minorHAnsi"/>
        </w:rPr>
      </w:pPr>
    </w:p>
    <w:p w14:paraId="6C1A20D9" w14:textId="6047B9E8" w:rsidR="004A6063" w:rsidRPr="00B36CEA" w:rsidRDefault="00CA63F8" w:rsidP="004A6063">
      <w:pPr>
        <w:spacing w:line="480" w:lineRule="auto"/>
        <w:contextualSpacing/>
        <w:rPr>
          <w:rFonts w:cstheme="minorHAnsi"/>
        </w:rPr>
      </w:pPr>
      <w:r>
        <w:rPr>
          <w:rFonts w:cstheme="minorHAnsi"/>
          <w:i/>
        </w:rPr>
        <w:t>C</w:t>
      </w:r>
      <w:r w:rsidR="004A6063" w:rsidRPr="00E02174">
        <w:rPr>
          <w:rFonts w:cstheme="minorHAnsi"/>
          <w:i/>
        </w:rPr>
        <w:t>omparisons of blood pressure sampling variants</w:t>
      </w:r>
    </w:p>
    <w:p w14:paraId="416B0FC1" w14:textId="41CD618D" w:rsidR="004A6063" w:rsidRDefault="004A6063" w:rsidP="004A6063">
      <w:pPr>
        <w:spacing w:line="480" w:lineRule="auto"/>
        <w:contextualSpacing/>
        <w:rPr>
          <w:rFonts w:cstheme="minorHAnsi"/>
        </w:rPr>
      </w:pPr>
      <w:r w:rsidRPr="00E02174">
        <w:rPr>
          <w:rFonts w:cstheme="minorHAnsi"/>
        </w:rPr>
        <w:t>We applied bootstrap resampling</w:t>
      </w:r>
      <w:r w:rsidR="00CA63F8">
        <w:rPr>
          <w:rFonts w:cstheme="minorHAnsi"/>
        </w:rPr>
        <w:t xml:space="preserve"> with bias correction and acceleration</w:t>
      </w:r>
      <w:r w:rsidRPr="00E02174">
        <w:rPr>
          <w:rFonts w:cstheme="minorHAnsi"/>
        </w:rPr>
        <w:t xml:space="preserve"> to </w:t>
      </w:r>
      <w:r w:rsidR="00E2705B" w:rsidRPr="00E02174">
        <w:rPr>
          <w:rFonts w:cstheme="minorHAnsi"/>
        </w:rPr>
        <w:t xml:space="preserve">estimate </w:t>
      </w:r>
      <w:r w:rsidRPr="00E02174">
        <w:rPr>
          <w:rFonts w:cstheme="minorHAnsi"/>
        </w:rPr>
        <w:t>differences in Kappa statistics between BP sampling variants among JHS and CARDIA participants, separately.</w:t>
      </w:r>
      <w:r w:rsidR="004E0A1E">
        <w:rPr>
          <w:rFonts w:cstheme="minorHAnsi"/>
        </w:rPr>
        <w:fldChar w:fldCharType="begin"/>
      </w:r>
      <w:r w:rsidR="004E0A1E">
        <w:rPr>
          <w:rFonts w:cstheme="minorHAnsi"/>
        </w:rPr>
        <w:instrText xml:space="preserve"> ADDIN ZOTERO_ITEM CSL_CITATION {"citationID":"VGHTWc0d","properties":{"formattedCitation":"\\super 25\\nosupersub{}","plainCitation":"25","noteIndex":0},"citationItems":[{"id":959,"uris":["http://zotero.org/users/4391561/items/4Y9HXP3H"],"uri":["http://zotero.org/users/4391561/items/4Y9HXP3H"],"itemData":{"id":959,"type":"article-journal","container-title":"Journal of the American statistical Association","issue":"397","page":"171–185","source":"Google Scholar","title":"Better bootstrap confidence intervals","volume":"82","author":[{"family":"Efron","given":"Bradley"}],"issued":{"date-parts":[["1987"]]}}}],"schema":"https://github.com/citation-style-language/schema/raw/master/csl-citation.json"} </w:instrText>
      </w:r>
      <w:r w:rsidR="004E0A1E">
        <w:rPr>
          <w:rFonts w:cstheme="minorHAnsi"/>
        </w:rPr>
        <w:fldChar w:fldCharType="separate"/>
      </w:r>
      <w:r w:rsidR="004E0A1E" w:rsidRPr="004E0A1E">
        <w:rPr>
          <w:rFonts w:ascii="Calibri" w:hAnsi="Calibri" w:cs="Calibri"/>
          <w:szCs w:val="24"/>
          <w:vertAlign w:val="superscript"/>
        </w:rPr>
        <w:t>25</w:t>
      </w:r>
      <w:r w:rsidR="004E0A1E">
        <w:rPr>
          <w:rFonts w:cstheme="minorHAnsi"/>
        </w:rPr>
        <w:fldChar w:fldCharType="end"/>
      </w:r>
      <w:r w:rsidR="00CA63F8">
        <w:rPr>
          <w:rFonts w:cstheme="minorHAnsi"/>
        </w:rPr>
        <w:t xml:space="preserve"> These comparisons were limited to the 12 BP sampling variants described above.</w:t>
      </w:r>
      <w:r w:rsidRPr="00E02174">
        <w:rPr>
          <w:rFonts w:cstheme="minorHAnsi"/>
        </w:rPr>
        <w:t xml:space="preserve"> </w:t>
      </w:r>
      <w:r w:rsidR="00CA63F8">
        <w:rPr>
          <w:rFonts w:cstheme="minorHAnsi"/>
        </w:rPr>
        <w:t xml:space="preserve">Comparisons were also stratified by time structure (i.e., time since midnight or time since falling asleep). </w:t>
      </w:r>
    </w:p>
    <w:p w14:paraId="4400A4D9" w14:textId="77777777" w:rsidR="00654B4A" w:rsidRPr="00E02174" w:rsidRDefault="00654B4A" w:rsidP="004A6063">
      <w:pPr>
        <w:spacing w:line="480" w:lineRule="auto"/>
        <w:contextualSpacing/>
        <w:rPr>
          <w:rFonts w:cstheme="minorHAnsi"/>
        </w:rPr>
      </w:pPr>
    </w:p>
    <w:p w14:paraId="0F61DDEB" w14:textId="77777777" w:rsidR="00654B4A" w:rsidRPr="00654B4A" w:rsidRDefault="00654B4A" w:rsidP="00654B4A">
      <w:pPr>
        <w:spacing w:line="480" w:lineRule="auto"/>
        <w:contextualSpacing/>
        <w:rPr>
          <w:rFonts w:cstheme="minorHAnsi"/>
          <w:i/>
        </w:rPr>
      </w:pPr>
      <w:r w:rsidRPr="00654B4A">
        <w:rPr>
          <w:rFonts w:cstheme="minorHAnsi"/>
          <w:i/>
        </w:rPr>
        <w:t>Consistency of results across studies</w:t>
      </w:r>
    </w:p>
    <w:p w14:paraId="388B2BFB" w14:textId="779A0656" w:rsidR="00654B4A" w:rsidRPr="00654B4A" w:rsidRDefault="00654B4A" w:rsidP="00654B4A">
      <w:pPr>
        <w:spacing w:line="480" w:lineRule="auto"/>
        <w:contextualSpacing/>
        <w:rPr>
          <w:rFonts w:cstheme="minorHAnsi"/>
        </w:rPr>
      </w:pPr>
      <w:r w:rsidRPr="00654B4A">
        <w:rPr>
          <w:rFonts w:cstheme="minorHAnsi"/>
        </w:rPr>
        <w:t xml:space="preserve">To assess the consistency of our findings, we calculated the Spearman rank order correlation </w:t>
      </w:r>
      <w:r w:rsidR="00080275">
        <w:rPr>
          <w:rFonts w:cstheme="minorHAnsi"/>
        </w:rPr>
        <w:t xml:space="preserve">coefficient for </w:t>
      </w:r>
      <w:r w:rsidRPr="00654B4A">
        <w:rPr>
          <w:rFonts w:cstheme="minorHAnsi"/>
        </w:rPr>
        <w:t>rankings</w:t>
      </w:r>
      <w:r w:rsidR="00080275">
        <w:rPr>
          <w:rFonts w:cstheme="minorHAnsi"/>
        </w:rPr>
        <w:t xml:space="preserve"> of</w:t>
      </w:r>
      <w:r w:rsidRPr="00654B4A">
        <w:rPr>
          <w:rFonts w:cstheme="minorHAnsi"/>
        </w:rPr>
        <w:t xml:space="preserve"> BP sampling variations </w:t>
      </w:r>
      <w:r w:rsidR="00080275">
        <w:rPr>
          <w:rFonts w:cstheme="minorHAnsi"/>
        </w:rPr>
        <w:t>in</w:t>
      </w:r>
      <w:r w:rsidRPr="00654B4A">
        <w:rPr>
          <w:rFonts w:cstheme="minorHAnsi"/>
        </w:rPr>
        <w:t xml:space="preserve"> the JHS and CARDIA study. A Spearman correlation of 1 indicates that the BP sampling </w:t>
      </w:r>
      <w:r w:rsidR="004E0A1E">
        <w:rPr>
          <w:rFonts w:cstheme="minorHAnsi"/>
        </w:rPr>
        <w:t>variations</w:t>
      </w:r>
      <w:r w:rsidRPr="00654B4A">
        <w:rPr>
          <w:rFonts w:cstheme="minorHAnsi"/>
        </w:rPr>
        <w:t xml:space="preserve"> were ranked in the exact same order in both studies.</w:t>
      </w:r>
    </w:p>
    <w:p w14:paraId="31BC62B2" w14:textId="77777777" w:rsidR="00B36CEA" w:rsidRDefault="00B36CEA" w:rsidP="004A6063">
      <w:pPr>
        <w:spacing w:line="480" w:lineRule="auto"/>
        <w:contextualSpacing/>
        <w:rPr>
          <w:rFonts w:cstheme="minorHAnsi"/>
        </w:rPr>
      </w:pPr>
    </w:p>
    <w:p w14:paraId="5999C897" w14:textId="63EA61F2" w:rsidR="00A73AC3" w:rsidRPr="00E02174" w:rsidRDefault="00CA63F8" w:rsidP="004A6063">
      <w:pPr>
        <w:spacing w:line="480" w:lineRule="auto"/>
        <w:contextualSpacing/>
        <w:rPr>
          <w:rFonts w:cstheme="minorHAnsi"/>
          <w:i/>
        </w:rPr>
      </w:pPr>
      <w:r>
        <w:rPr>
          <w:rFonts w:cstheme="minorHAnsi"/>
          <w:i/>
        </w:rPr>
        <w:t>A</w:t>
      </w:r>
      <w:r w:rsidR="00A73AC3" w:rsidRPr="00E02174">
        <w:rPr>
          <w:rFonts w:cstheme="minorHAnsi"/>
          <w:i/>
        </w:rPr>
        <w:t>sleep BP</w:t>
      </w:r>
      <w:r>
        <w:rPr>
          <w:rFonts w:cstheme="minorHAnsi"/>
          <w:i/>
        </w:rPr>
        <w:t xml:space="preserve">, </w:t>
      </w:r>
      <w:r w:rsidR="00A73AC3" w:rsidRPr="00E02174">
        <w:rPr>
          <w:rFonts w:cstheme="minorHAnsi"/>
          <w:i/>
        </w:rPr>
        <w:t>left-ventricular hypertrophy</w:t>
      </w:r>
      <w:r>
        <w:rPr>
          <w:rFonts w:cstheme="minorHAnsi"/>
          <w:i/>
        </w:rPr>
        <w:t>,</w:t>
      </w:r>
      <w:r w:rsidR="00A73AC3" w:rsidRPr="00E02174">
        <w:rPr>
          <w:rFonts w:cstheme="minorHAnsi"/>
          <w:i/>
        </w:rPr>
        <w:t xml:space="preserve"> and albuminuria </w:t>
      </w:r>
    </w:p>
    <w:p w14:paraId="5D9ED6C8" w14:textId="7F371F32" w:rsidR="00EF5349" w:rsidRPr="00EF5349" w:rsidRDefault="004A6063" w:rsidP="00EF5349">
      <w:pPr>
        <w:spacing w:line="480" w:lineRule="auto"/>
        <w:contextualSpacing/>
        <w:rPr>
          <w:rFonts w:cstheme="minorHAnsi"/>
        </w:rPr>
      </w:pPr>
      <w:r w:rsidRPr="00E02174">
        <w:rPr>
          <w:rFonts w:cstheme="minorHAnsi"/>
        </w:rPr>
        <w:t>Poisson regression models with robust standard errors were applied to estimate associations of asleep BP with LVH and albuminuria.</w:t>
      </w:r>
      <w:r w:rsidRPr="00E02174">
        <w:rPr>
          <w:rFonts w:cstheme="minorHAnsi"/>
        </w:rPr>
        <w:fldChar w:fldCharType="begin"/>
      </w:r>
      <w:r w:rsidR="004E0A1E">
        <w:rPr>
          <w:rFonts w:cstheme="minorHAnsi"/>
        </w:rPr>
        <w:instrText xml:space="preserve"> ADDIN ZOTERO_ITEM CSL_CITATION {"citationID":"4MVat16U","properties":{"formattedCitation":"\\super 26\\nosupersub{}","plainCitation":"26","noteIndex":0},"citationItems":[{"id":1184,"uris":["http://zotero.org/users/4391561/items/V3K8NN9Z"],"uri":["http://zotero.org/users/4391561/items/V3K8NN9Z"],"itemData":{"id":1184,"type":"article-journal","container-title":"American journal of epidemiology","issue":"7","page":"702–706","source":"Google Scholar","title":"A modified poisson regression approach to prospective studies with binary data","volume":"159","author":[{"family":"Zou","given":"Guangyong"}],"issued":{"date-parts":[["2004"]]}}}],"schema":"https://github.com/citation-style-language/schema/raw/master/csl-citation.json"} </w:instrText>
      </w:r>
      <w:r w:rsidRPr="00E02174">
        <w:rPr>
          <w:rFonts w:cstheme="minorHAnsi"/>
        </w:rPr>
        <w:fldChar w:fldCharType="separate"/>
      </w:r>
      <w:r w:rsidR="004E0A1E" w:rsidRPr="004E0A1E">
        <w:rPr>
          <w:rFonts w:ascii="Calibri" w:hAnsi="Calibri" w:cs="Calibri"/>
          <w:szCs w:val="24"/>
          <w:vertAlign w:val="superscript"/>
        </w:rPr>
        <w:t>26</w:t>
      </w:r>
      <w:r w:rsidRPr="00E02174">
        <w:rPr>
          <w:rFonts w:cstheme="minorHAnsi"/>
        </w:rPr>
        <w:fldChar w:fldCharType="end"/>
      </w:r>
      <w:r w:rsidR="00CA63F8">
        <w:rPr>
          <w:rFonts w:cstheme="minorHAnsi"/>
        </w:rPr>
        <w:t xml:space="preserve"> </w:t>
      </w:r>
      <w:r w:rsidR="00080275">
        <w:rPr>
          <w:rFonts w:cstheme="minorHAnsi"/>
        </w:rPr>
        <w:t>M</w:t>
      </w:r>
      <w:r w:rsidR="00CA63F8">
        <w:rPr>
          <w:rFonts w:cstheme="minorHAnsi"/>
        </w:rPr>
        <w:t>odels</w:t>
      </w:r>
      <w:r w:rsidR="00D70D3C">
        <w:rPr>
          <w:rFonts w:cstheme="minorHAnsi"/>
        </w:rPr>
        <w:t xml:space="preserve"> </w:t>
      </w:r>
      <w:r w:rsidR="00CA63F8">
        <w:rPr>
          <w:rFonts w:cstheme="minorHAnsi"/>
        </w:rPr>
        <w:t xml:space="preserve">were fitted (1) </w:t>
      </w:r>
      <w:r w:rsidR="00D70D3C" w:rsidRPr="00D70D3C">
        <w:rPr>
          <w:rFonts w:cstheme="minorHAnsi"/>
        </w:rPr>
        <w:t xml:space="preserve">using SBP and DBP according to </w:t>
      </w:r>
      <w:r w:rsidR="00CA63F8">
        <w:rPr>
          <w:rFonts w:cstheme="minorHAnsi"/>
        </w:rPr>
        <w:t xml:space="preserve">full ABPM, (2) foregoing SBP and DBP, and (3) using SBP and DBP from each BP sampling variation, separately. </w:t>
      </w:r>
      <w:r w:rsidR="004E0A1E">
        <w:rPr>
          <w:rFonts w:cstheme="minorHAnsi"/>
        </w:rPr>
        <w:t xml:space="preserve">Prevalence ratios and </w:t>
      </w:r>
      <w:r w:rsidR="00CA63F8">
        <w:rPr>
          <w:rFonts w:cstheme="minorHAnsi"/>
        </w:rPr>
        <w:t>C-statistics were computed fo</w:t>
      </w:r>
      <w:r w:rsidR="00D70D3C">
        <w:rPr>
          <w:rFonts w:cstheme="minorHAnsi"/>
        </w:rPr>
        <w:t xml:space="preserve">r each model </w:t>
      </w:r>
      <w:r w:rsidR="00CA63F8">
        <w:rPr>
          <w:rFonts w:cstheme="minorHAnsi"/>
        </w:rPr>
        <w:t>overall</w:t>
      </w:r>
      <w:r w:rsidR="004E0A1E">
        <w:rPr>
          <w:rFonts w:cstheme="minorHAnsi"/>
        </w:rPr>
        <w:t xml:space="preserve"> and among JHS and CARDIA participants, separately</w:t>
      </w:r>
      <w:r w:rsidR="00D70D3C">
        <w:rPr>
          <w:rFonts w:cstheme="minorHAnsi"/>
        </w:rPr>
        <w:t>.</w:t>
      </w:r>
      <w:r w:rsidR="00EF5349">
        <w:rPr>
          <w:rFonts w:cstheme="minorHAnsi"/>
        </w:rPr>
        <w:t xml:space="preserve"> DeLong’s test was applied to assess whether any BP sampling variation </w:t>
      </w:r>
      <w:r w:rsidR="004E0A1E">
        <w:rPr>
          <w:rFonts w:cstheme="minorHAnsi"/>
        </w:rPr>
        <w:t>changed</w:t>
      </w:r>
      <w:r w:rsidR="00EF5349">
        <w:rPr>
          <w:rFonts w:cstheme="minorHAnsi"/>
        </w:rPr>
        <w:t xml:space="preserve"> the model’s C-statistic compared to measuring BP throughout sleep.</w:t>
      </w:r>
      <w:r w:rsidR="00CA63F8">
        <w:rPr>
          <w:rFonts w:cstheme="minorHAnsi"/>
        </w:rPr>
        <w:t xml:space="preserve"> </w:t>
      </w:r>
      <w:r w:rsidR="00D70D3C">
        <w:rPr>
          <w:rFonts w:cstheme="minorHAnsi"/>
        </w:rPr>
        <w:t xml:space="preserve">All models included adjustment </w:t>
      </w:r>
      <w:r w:rsidRPr="00E02174">
        <w:rPr>
          <w:rFonts w:cstheme="minorHAnsi"/>
        </w:rPr>
        <w:t xml:space="preserve">for </w:t>
      </w:r>
      <w:r w:rsidRPr="00E02174">
        <w:rPr>
          <w:rFonts w:cstheme="minorHAnsi"/>
        </w:rPr>
        <w:lastRenderedPageBreak/>
        <w:t xml:space="preserve">age, sex, race </w:t>
      </w:r>
      <w:r w:rsidR="00CA63F8">
        <w:rPr>
          <w:rFonts w:cstheme="minorHAnsi"/>
        </w:rPr>
        <w:t>(</w:t>
      </w:r>
      <w:r w:rsidR="004E0A1E" w:rsidRPr="004E0A1E">
        <w:rPr>
          <w:rFonts w:cstheme="minorHAnsi"/>
        </w:rPr>
        <w:t>for CARDIA participants only</w:t>
      </w:r>
      <w:r w:rsidR="004E0A1E">
        <w:rPr>
          <w:rFonts w:cstheme="minorHAnsi"/>
        </w:rPr>
        <w:t>;</w:t>
      </w:r>
      <w:r w:rsidR="004E0A1E" w:rsidRPr="004E0A1E">
        <w:rPr>
          <w:rFonts w:cstheme="minorHAnsi"/>
        </w:rPr>
        <w:t xml:space="preserve"> </w:t>
      </w:r>
      <w:r w:rsidR="00CA63F8">
        <w:rPr>
          <w:rFonts w:cstheme="minorHAnsi"/>
        </w:rPr>
        <w:t>all JHS participants are black)</w:t>
      </w:r>
      <w:r w:rsidRPr="00E02174">
        <w:rPr>
          <w:rFonts w:cstheme="minorHAnsi"/>
        </w:rPr>
        <w:t xml:space="preserve">, smoking status, </w:t>
      </w:r>
      <w:r w:rsidR="00CA63F8">
        <w:rPr>
          <w:rFonts w:cstheme="minorHAnsi"/>
        </w:rPr>
        <w:t xml:space="preserve">diabetes, </w:t>
      </w:r>
      <w:r w:rsidRPr="00E02174">
        <w:rPr>
          <w:rFonts w:cstheme="minorHAnsi"/>
        </w:rPr>
        <w:t xml:space="preserve">antihypertensive medication use, and sleep duration. </w:t>
      </w:r>
    </w:p>
    <w:p w14:paraId="36D0ACAB" w14:textId="77777777" w:rsidR="00D70D3C" w:rsidRDefault="00D70D3C" w:rsidP="004A6063">
      <w:pPr>
        <w:spacing w:line="480" w:lineRule="auto"/>
        <w:contextualSpacing/>
        <w:rPr>
          <w:rFonts w:cstheme="minorHAnsi"/>
        </w:rPr>
      </w:pPr>
    </w:p>
    <w:p w14:paraId="470C7847" w14:textId="5F282C8B" w:rsidR="004A6063" w:rsidRPr="00E02174" w:rsidRDefault="004A6063" w:rsidP="004A6063">
      <w:pPr>
        <w:spacing w:line="480" w:lineRule="auto"/>
        <w:contextualSpacing/>
        <w:rPr>
          <w:rFonts w:cstheme="minorHAnsi"/>
        </w:rPr>
      </w:pPr>
      <w:r w:rsidRPr="00E02174">
        <w:rPr>
          <w:rFonts w:cstheme="minorHAnsi"/>
          <w:i/>
        </w:rPr>
        <w:t>Missing data</w:t>
      </w:r>
    </w:p>
    <w:p w14:paraId="6D15D0D9" w14:textId="2D398360" w:rsidR="004A6063" w:rsidRDefault="004A6063" w:rsidP="004A6063">
      <w:pPr>
        <w:spacing w:line="480" w:lineRule="auto"/>
        <w:contextualSpacing/>
        <w:rPr>
          <w:rFonts w:cstheme="minorHAnsi"/>
        </w:rPr>
      </w:pPr>
      <w:r w:rsidRPr="00E02174">
        <w:rPr>
          <w:rFonts w:cstheme="minorHAnsi"/>
        </w:rPr>
        <w:t xml:space="preserve">The </w:t>
      </w:r>
      <w:r w:rsidR="00EB0C02">
        <w:rPr>
          <w:rFonts w:cstheme="minorHAnsi"/>
        </w:rPr>
        <w:t>count</w:t>
      </w:r>
      <w:r w:rsidRPr="00E02174">
        <w:rPr>
          <w:rFonts w:cstheme="minorHAnsi"/>
        </w:rPr>
        <w:t xml:space="preserve"> and percent of missing values for each </w:t>
      </w:r>
      <w:r w:rsidR="00D70D3C">
        <w:rPr>
          <w:rFonts w:cstheme="minorHAnsi"/>
        </w:rPr>
        <w:t xml:space="preserve">study variable </w:t>
      </w:r>
      <w:r w:rsidRPr="00E02174">
        <w:rPr>
          <w:rFonts w:cstheme="minorHAnsi"/>
        </w:rPr>
        <w:t xml:space="preserve">were </w:t>
      </w:r>
      <w:r w:rsidR="00D70D3C">
        <w:rPr>
          <w:rFonts w:cstheme="minorHAnsi"/>
        </w:rPr>
        <w:t>examined</w:t>
      </w:r>
      <w:r w:rsidRPr="00E02174">
        <w:rPr>
          <w:rFonts w:cstheme="minorHAnsi"/>
        </w:rPr>
        <w:t xml:space="preserve">. </w:t>
      </w:r>
      <w:r w:rsidR="00D70D3C">
        <w:rPr>
          <w:rFonts w:cstheme="minorHAnsi"/>
        </w:rPr>
        <w:t xml:space="preserve">As there were no missing values for primary study variables (asleep SBP and DBP), we did not impute missing </w:t>
      </w:r>
      <w:r w:rsidR="00EB0C02">
        <w:rPr>
          <w:rFonts w:cstheme="minorHAnsi"/>
        </w:rPr>
        <w:t>data</w:t>
      </w:r>
      <w:r w:rsidRPr="00E02174">
        <w:rPr>
          <w:rFonts w:cstheme="minorHAnsi"/>
        </w:rPr>
        <w:t>.</w:t>
      </w:r>
    </w:p>
    <w:p w14:paraId="32E5E29D" w14:textId="77777777" w:rsidR="00D70D3C" w:rsidRPr="00E02174" w:rsidRDefault="00D70D3C" w:rsidP="004A6063">
      <w:pPr>
        <w:spacing w:line="480" w:lineRule="auto"/>
        <w:contextualSpacing/>
        <w:rPr>
          <w:rFonts w:cstheme="minorHAnsi"/>
        </w:rPr>
      </w:pPr>
    </w:p>
    <w:p w14:paraId="78FA1542" w14:textId="77777777" w:rsidR="004A6063" w:rsidRPr="00E02174" w:rsidRDefault="004A6063" w:rsidP="004A6063">
      <w:pPr>
        <w:spacing w:line="480" w:lineRule="auto"/>
        <w:contextualSpacing/>
        <w:rPr>
          <w:rFonts w:cstheme="minorHAnsi"/>
          <w:b/>
        </w:rPr>
      </w:pPr>
      <w:r w:rsidRPr="00E02174">
        <w:rPr>
          <w:rFonts w:cstheme="minorHAnsi"/>
          <w:b/>
        </w:rPr>
        <w:t>Results</w:t>
      </w:r>
    </w:p>
    <w:p w14:paraId="2D0E6BB4" w14:textId="6B4DCAD4" w:rsidR="004A6063" w:rsidRPr="00E02174" w:rsidRDefault="00E82771" w:rsidP="004A6063">
      <w:pPr>
        <w:spacing w:line="480" w:lineRule="auto"/>
        <w:contextualSpacing/>
        <w:rPr>
          <w:rFonts w:cstheme="minorHAnsi"/>
        </w:rPr>
      </w:pPr>
      <w:r w:rsidRPr="00E02174">
        <w:rPr>
          <w:rFonts w:cstheme="minorHAnsi"/>
        </w:rPr>
        <w:t xml:space="preserve">Among participants included in </w:t>
      </w:r>
      <w:r w:rsidR="00E8459F">
        <w:rPr>
          <w:rFonts w:cstheme="minorHAnsi"/>
        </w:rPr>
        <w:t xml:space="preserve">the </w:t>
      </w:r>
      <w:r w:rsidR="007E096C">
        <w:rPr>
          <w:rFonts w:cstheme="minorHAnsi"/>
        </w:rPr>
        <w:t>current</w:t>
      </w:r>
      <w:r w:rsidR="00E8459F" w:rsidRPr="00E02174">
        <w:rPr>
          <w:rFonts w:cstheme="minorHAnsi"/>
        </w:rPr>
        <w:t xml:space="preserve"> </w:t>
      </w:r>
      <w:r w:rsidRPr="00E02174">
        <w:rPr>
          <w:rFonts w:cstheme="minorHAnsi"/>
        </w:rPr>
        <w:t>analysis</w:t>
      </w:r>
      <w:r w:rsidR="004A6063" w:rsidRPr="00E02174">
        <w:rPr>
          <w:rFonts w:cstheme="minorHAnsi"/>
        </w:rPr>
        <w:t>,</w:t>
      </w:r>
      <w:r w:rsidR="00542D64" w:rsidRPr="00E02174">
        <w:rPr>
          <w:rFonts w:cstheme="minorHAnsi"/>
        </w:rPr>
        <w:t xml:space="preserve"> the mean (standard deviation; SD) age was 57.1 (8.6) years. Additionally</w:t>
      </w:r>
      <w:r w:rsidR="004A6063" w:rsidRPr="00E02174">
        <w:rPr>
          <w:rFonts w:cstheme="minorHAnsi"/>
        </w:rPr>
        <w:t xml:space="preserve"> 32.</w:t>
      </w:r>
      <w:r w:rsidR="007E096C">
        <w:rPr>
          <w:rFonts w:cstheme="minorHAnsi"/>
        </w:rPr>
        <w:t>0</w:t>
      </w:r>
      <w:r w:rsidR="004A6063" w:rsidRPr="00E02174">
        <w:rPr>
          <w:rFonts w:cstheme="minorHAnsi"/>
        </w:rPr>
        <w:t xml:space="preserve">% </w:t>
      </w:r>
      <w:r w:rsidR="00542D64" w:rsidRPr="00E02174">
        <w:rPr>
          <w:rFonts w:cstheme="minorHAnsi"/>
        </w:rPr>
        <w:t>of</w:t>
      </w:r>
      <w:r w:rsidR="007E096C">
        <w:rPr>
          <w:rFonts w:cstheme="minorHAnsi"/>
        </w:rPr>
        <w:t xml:space="preserve"> participants were male and 81.0</w:t>
      </w:r>
      <w:r w:rsidR="00542D64" w:rsidRPr="00E02174">
        <w:rPr>
          <w:rFonts w:cstheme="minorHAnsi"/>
        </w:rPr>
        <w:t>% were black</w:t>
      </w:r>
      <w:r w:rsidR="004A6063" w:rsidRPr="00E02174">
        <w:rPr>
          <w:rFonts w:cstheme="minorHAnsi"/>
        </w:rPr>
        <w:t xml:space="preserve">. </w:t>
      </w:r>
      <w:r w:rsidR="00E8459F">
        <w:rPr>
          <w:rFonts w:cstheme="minorHAnsi"/>
        </w:rPr>
        <w:t>A</w:t>
      </w:r>
      <w:r w:rsidR="00E8459F" w:rsidRPr="00E02174">
        <w:rPr>
          <w:rFonts w:cstheme="minorHAnsi"/>
        </w:rPr>
        <w:t>mong JHS and CARDIA participants</w:t>
      </w:r>
      <w:r w:rsidR="00E8459F">
        <w:rPr>
          <w:rFonts w:cstheme="minorHAnsi"/>
        </w:rPr>
        <w:t>, t</w:t>
      </w:r>
      <w:r w:rsidR="004A6063" w:rsidRPr="00E02174">
        <w:rPr>
          <w:rFonts w:cstheme="minorHAnsi"/>
        </w:rPr>
        <w:t>he mean (SD) asleep SBP was 120 (14.7) mm Hg and 111 (15.1) mm Hg, respectively (</w:t>
      </w:r>
      <w:r w:rsidR="004A6063" w:rsidRPr="00E02174">
        <w:rPr>
          <w:rFonts w:cstheme="minorHAnsi"/>
          <w:b/>
        </w:rPr>
        <w:t>Table 1</w:t>
      </w:r>
      <w:r w:rsidR="004A6063" w:rsidRPr="00E02174">
        <w:rPr>
          <w:rFonts w:cstheme="minorHAnsi"/>
        </w:rPr>
        <w:t xml:space="preserve">; p &lt;0.001). There was no evidence of a difference in the prevalence of LVH </w:t>
      </w:r>
      <w:r w:rsidR="00E4113E">
        <w:rPr>
          <w:rFonts w:cstheme="minorHAnsi"/>
        </w:rPr>
        <w:t>and</w:t>
      </w:r>
      <w:r w:rsidR="00E4113E" w:rsidRPr="00E02174">
        <w:rPr>
          <w:rFonts w:cstheme="minorHAnsi"/>
        </w:rPr>
        <w:t xml:space="preserve"> </w:t>
      </w:r>
      <w:r w:rsidR="004A6063" w:rsidRPr="00E02174">
        <w:rPr>
          <w:rFonts w:cstheme="minorHAnsi"/>
        </w:rPr>
        <w:t xml:space="preserve">albuminuria </w:t>
      </w:r>
      <w:r w:rsidR="00E8459F">
        <w:rPr>
          <w:rFonts w:cstheme="minorHAnsi"/>
        </w:rPr>
        <w:t>between</w:t>
      </w:r>
      <w:r w:rsidR="00E8459F" w:rsidRPr="00E02174">
        <w:rPr>
          <w:rFonts w:cstheme="minorHAnsi"/>
        </w:rPr>
        <w:t xml:space="preserve"> </w:t>
      </w:r>
      <w:r w:rsidR="004A6063" w:rsidRPr="00E02174">
        <w:rPr>
          <w:rFonts w:cstheme="minorHAnsi"/>
        </w:rPr>
        <w:t xml:space="preserve">JHS and CARDIA participants (p=0.29 and 0.30, respectively). </w:t>
      </w:r>
    </w:p>
    <w:p w14:paraId="1D46B36E" w14:textId="0CE12444" w:rsidR="004A6063" w:rsidRDefault="004A6063" w:rsidP="004A6063">
      <w:pPr>
        <w:spacing w:line="480" w:lineRule="auto"/>
        <w:contextualSpacing/>
        <w:rPr>
          <w:rFonts w:cstheme="minorHAnsi"/>
        </w:rPr>
      </w:pPr>
    </w:p>
    <w:p w14:paraId="62F1084F" w14:textId="77777777" w:rsidR="00B36CEA" w:rsidRPr="00B36CEA" w:rsidRDefault="00B36CEA" w:rsidP="00B36CEA">
      <w:pPr>
        <w:spacing w:line="480" w:lineRule="auto"/>
        <w:contextualSpacing/>
        <w:rPr>
          <w:rFonts w:cstheme="minorHAnsi"/>
          <w:i/>
        </w:rPr>
      </w:pPr>
      <w:r w:rsidRPr="00B36CEA">
        <w:rPr>
          <w:rFonts w:cstheme="minorHAnsi"/>
          <w:i/>
        </w:rPr>
        <w:t>Evaluation of blood pressure sampling variations</w:t>
      </w:r>
    </w:p>
    <w:p w14:paraId="4AF45EDD" w14:textId="10BB8CA8" w:rsidR="00B36CEA" w:rsidRPr="00B36CEA" w:rsidRDefault="00B36CEA" w:rsidP="00B36CEA">
      <w:pPr>
        <w:spacing w:line="480" w:lineRule="auto"/>
        <w:contextualSpacing/>
        <w:rPr>
          <w:rFonts w:cstheme="minorHAnsi"/>
        </w:rPr>
      </w:pPr>
      <w:r>
        <w:rPr>
          <w:rFonts w:cstheme="minorHAnsi"/>
        </w:rPr>
        <w:t>Kappa statistics for BP sampling variations ranged from 0.68 to 0.8</w:t>
      </w:r>
      <w:r w:rsidR="004E0A1E">
        <w:rPr>
          <w:rFonts w:cstheme="minorHAnsi"/>
        </w:rPr>
        <w:t>5</w:t>
      </w:r>
      <w:r>
        <w:rPr>
          <w:rFonts w:cstheme="minorHAnsi"/>
        </w:rPr>
        <w:t xml:space="preserve"> in CARDIA and </w:t>
      </w:r>
      <w:r w:rsidRPr="00B36CEA">
        <w:rPr>
          <w:rFonts w:cstheme="minorHAnsi"/>
        </w:rPr>
        <w:t>0.66 to 0.83</w:t>
      </w:r>
      <w:r>
        <w:rPr>
          <w:rFonts w:cstheme="minorHAnsi"/>
        </w:rPr>
        <w:t xml:space="preserve"> in the JHS (</w:t>
      </w:r>
      <w:r w:rsidRPr="00654B4A">
        <w:rPr>
          <w:rFonts w:cstheme="minorHAnsi"/>
          <w:b/>
        </w:rPr>
        <w:t>Table 2</w:t>
      </w:r>
      <w:r w:rsidR="00654B4A">
        <w:rPr>
          <w:rFonts w:cstheme="minorHAnsi"/>
          <w:b/>
        </w:rPr>
        <w:t xml:space="preserve"> </w:t>
      </w:r>
      <w:r w:rsidR="00654B4A" w:rsidRPr="00654B4A">
        <w:rPr>
          <w:rFonts w:cstheme="minorHAnsi"/>
        </w:rPr>
        <w:t>[top 12 variations]</w:t>
      </w:r>
      <w:r w:rsidR="00654B4A">
        <w:rPr>
          <w:rFonts w:cstheme="minorHAnsi"/>
        </w:rPr>
        <w:t xml:space="preserve"> and </w:t>
      </w:r>
      <w:r w:rsidR="00654B4A" w:rsidRPr="00654B4A">
        <w:rPr>
          <w:rFonts w:cstheme="minorHAnsi"/>
          <w:b/>
        </w:rPr>
        <w:t>Table S</w:t>
      </w:r>
      <w:r w:rsidR="008C7CE0">
        <w:rPr>
          <w:rFonts w:cstheme="minorHAnsi"/>
          <w:b/>
        </w:rPr>
        <w:t>3</w:t>
      </w:r>
      <w:r w:rsidR="00654B4A">
        <w:rPr>
          <w:rFonts w:cstheme="minorHAnsi"/>
          <w:b/>
        </w:rPr>
        <w:t xml:space="preserve"> </w:t>
      </w:r>
      <w:r w:rsidR="00654B4A" w:rsidRPr="00654B4A">
        <w:rPr>
          <w:rFonts w:cstheme="minorHAnsi"/>
        </w:rPr>
        <w:t>[all 74 variations]</w:t>
      </w:r>
      <w:r>
        <w:rPr>
          <w:rFonts w:cstheme="minorHAnsi"/>
        </w:rPr>
        <w:t>)</w:t>
      </w:r>
      <w:r w:rsidR="00654B4A">
        <w:rPr>
          <w:rFonts w:cstheme="minorHAnsi"/>
        </w:rPr>
        <w:t xml:space="preserve">. </w:t>
      </w:r>
      <w:r w:rsidR="00EB0C02">
        <w:rPr>
          <w:rFonts w:cstheme="minorHAnsi"/>
        </w:rPr>
        <w:t>Among all 74 variations, m</w:t>
      </w:r>
      <w:r w:rsidR="00905A55">
        <w:rPr>
          <w:rFonts w:cstheme="minorHAnsi"/>
        </w:rPr>
        <w:t xml:space="preserve">ean absolute error for SBP (DBP) ranged from 2.95 (2.41) to 5.94 (4.79) mm Hg in CARDIA and 3.12 (2.53) to 6.45 (5.30) in the JHS. </w:t>
      </w:r>
      <w:r w:rsidR="00EB0C02">
        <w:rPr>
          <w:rFonts w:cstheme="minorHAnsi"/>
        </w:rPr>
        <w:t>T</w:t>
      </w:r>
      <w:r w:rsidR="00654B4A">
        <w:rPr>
          <w:rFonts w:cstheme="minorHAnsi"/>
        </w:rPr>
        <w:t xml:space="preserve">he highest Kappa statistic </w:t>
      </w:r>
      <w:r w:rsidR="004E0A1E">
        <w:rPr>
          <w:rFonts w:cstheme="minorHAnsi"/>
        </w:rPr>
        <w:t>overall</w:t>
      </w:r>
      <w:r w:rsidR="00905A55">
        <w:rPr>
          <w:rFonts w:cstheme="minorHAnsi"/>
        </w:rPr>
        <w:t xml:space="preserve"> and </w:t>
      </w:r>
      <w:r w:rsidR="00654B4A">
        <w:rPr>
          <w:rFonts w:cstheme="minorHAnsi"/>
        </w:rPr>
        <w:t xml:space="preserve">for JHS participants was obtained from sampling BP at 1, 2, 4, and 5 hours after sleep (CARDIA: </w:t>
      </w:r>
      <w:r w:rsidR="00654B4A" w:rsidRPr="00654B4A">
        <w:rPr>
          <w:rFonts w:cstheme="minorHAnsi"/>
        </w:rPr>
        <w:t>0.84</w:t>
      </w:r>
      <w:r w:rsidR="00654B4A">
        <w:rPr>
          <w:rFonts w:cstheme="minorHAnsi"/>
        </w:rPr>
        <w:t xml:space="preserve">, JHS: 0.83).  For CARDIA participants, the highest </w:t>
      </w:r>
      <w:r w:rsidR="00654B4A">
        <w:rPr>
          <w:rFonts w:cstheme="minorHAnsi"/>
        </w:rPr>
        <w:lastRenderedPageBreak/>
        <w:t>Kappa statistic was obtai</w:t>
      </w:r>
      <w:r w:rsidR="00A05465">
        <w:rPr>
          <w:rFonts w:cstheme="minorHAnsi"/>
        </w:rPr>
        <w:t>ned from sampling BP at 1, 2, 4</w:t>
      </w:r>
      <w:r w:rsidR="00654B4A">
        <w:rPr>
          <w:rFonts w:cstheme="minorHAnsi"/>
        </w:rPr>
        <w:t xml:space="preserve"> and 5 hours after midnight</w:t>
      </w:r>
      <w:r w:rsidR="004E0A1E">
        <w:rPr>
          <w:rFonts w:cstheme="minorHAnsi"/>
        </w:rPr>
        <w:t xml:space="preserve"> (CARDIA: 0.85, JHS: 0.78)</w:t>
      </w:r>
      <w:r w:rsidR="00654B4A">
        <w:rPr>
          <w:rFonts w:cstheme="minorHAnsi"/>
        </w:rPr>
        <w:t xml:space="preserve">. </w:t>
      </w:r>
    </w:p>
    <w:p w14:paraId="63CCCE92" w14:textId="77777777" w:rsidR="00905A55" w:rsidRDefault="00905A55" w:rsidP="00654B4A">
      <w:pPr>
        <w:spacing w:line="480" w:lineRule="auto"/>
        <w:contextualSpacing/>
        <w:rPr>
          <w:rFonts w:cstheme="minorHAnsi"/>
          <w:i/>
        </w:rPr>
      </w:pPr>
    </w:p>
    <w:p w14:paraId="47BD4E69" w14:textId="1178C89F" w:rsidR="00654B4A" w:rsidRDefault="00654B4A" w:rsidP="00654B4A">
      <w:pPr>
        <w:spacing w:line="480" w:lineRule="auto"/>
        <w:contextualSpacing/>
        <w:rPr>
          <w:rFonts w:cstheme="minorHAnsi"/>
          <w:i/>
        </w:rPr>
      </w:pPr>
      <w:r w:rsidRPr="00654B4A">
        <w:rPr>
          <w:rFonts w:cstheme="minorHAnsi"/>
          <w:i/>
        </w:rPr>
        <w:t xml:space="preserve">Comparisons of </w:t>
      </w:r>
      <w:r w:rsidR="00FF6618">
        <w:rPr>
          <w:rFonts w:cstheme="minorHAnsi"/>
          <w:i/>
        </w:rPr>
        <w:t xml:space="preserve">Kappa statistics among </w:t>
      </w:r>
      <w:r w:rsidRPr="00654B4A">
        <w:rPr>
          <w:rFonts w:cstheme="minorHAnsi"/>
          <w:i/>
        </w:rPr>
        <w:t>blood pressure sampling variants</w:t>
      </w:r>
    </w:p>
    <w:p w14:paraId="703F370E" w14:textId="3F2CF418" w:rsidR="00905A55" w:rsidRDefault="004E0A1E" w:rsidP="00F61143">
      <w:pPr>
        <w:spacing w:line="480" w:lineRule="auto"/>
        <w:contextualSpacing/>
        <w:rPr>
          <w:rFonts w:cstheme="minorHAnsi"/>
        </w:rPr>
      </w:pPr>
      <w:r>
        <w:rPr>
          <w:rFonts w:cstheme="minorHAnsi"/>
        </w:rPr>
        <w:t>Among all</w:t>
      </w:r>
      <w:r w:rsidR="00905A55">
        <w:rPr>
          <w:rFonts w:cstheme="minorHAnsi"/>
        </w:rPr>
        <w:t xml:space="preserve"> pairwise comparisons </w:t>
      </w:r>
      <w:r w:rsidR="00EB0C02">
        <w:rPr>
          <w:rFonts w:cstheme="minorHAnsi"/>
        </w:rPr>
        <w:t>conducted in the current analysis</w:t>
      </w:r>
      <w:r w:rsidR="00A05465">
        <w:rPr>
          <w:rFonts w:cstheme="minorHAnsi"/>
        </w:rPr>
        <w:t xml:space="preserve">, there was no evidence that a </w:t>
      </w:r>
      <w:r w:rsidR="00EB1D06">
        <w:rPr>
          <w:rFonts w:cstheme="minorHAnsi"/>
        </w:rPr>
        <w:t>consecutive</w:t>
      </w:r>
      <w:r w:rsidR="00A05465">
        <w:rPr>
          <w:rFonts w:cstheme="minorHAnsi"/>
        </w:rPr>
        <w:t xml:space="preserve"> BP sampling variation </w:t>
      </w:r>
      <w:r w:rsidR="00EB0C02">
        <w:rPr>
          <w:rFonts w:cstheme="minorHAnsi"/>
        </w:rPr>
        <w:t xml:space="preserve">obtained </w:t>
      </w:r>
      <w:r w:rsidR="00183405">
        <w:rPr>
          <w:rFonts w:cstheme="minorHAnsi"/>
        </w:rPr>
        <w:t xml:space="preserve">a </w:t>
      </w:r>
      <w:r w:rsidR="00A05465">
        <w:rPr>
          <w:rFonts w:cstheme="minorHAnsi"/>
        </w:rPr>
        <w:t>higher Kappa statistic than a distributed BP sampling variation</w:t>
      </w:r>
      <w:r>
        <w:rPr>
          <w:rFonts w:cstheme="minorHAnsi"/>
        </w:rPr>
        <w:t xml:space="preserve"> using the same number of measurements</w:t>
      </w:r>
      <w:r w:rsidR="00A05465">
        <w:rPr>
          <w:rFonts w:cstheme="minorHAnsi"/>
        </w:rPr>
        <w:t>.</w:t>
      </w:r>
      <w:r w:rsidR="004827E7">
        <w:rPr>
          <w:rFonts w:cstheme="minorHAnsi"/>
        </w:rPr>
        <w:t xml:space="preserve"> S</w:t>
      </w:r>
      <w:r w:rsidR="00A05465">
        <w:rPr>
          <w:rFonts w:cstheme="minorHAnsi"/>
        </w:rPr>
        <w:t>ampling BP at 1, 2, 4 and 5 hours after falling asleep</w:t>
      </w:r>
      <w:r w:rsidR="004827E7">
        <w:rPr>
          <w:rFonts w:cstheme="minorHAnsi"/>
        </w:rPr>
        <w:t xml:space="preserve"> </w:t>
      </w:r>
      <w:r w:rsidR="00EB0C02">
        <w:rPr>
          <w:rFonts w:cstheme="minorHAnsi"/>
        </w:rPr>
        <w:t xml:space="preserve">increased the </w:t>
      </w:r>
      <w:r w:rsidR="004827E7">
        <w:rPr>
          <w:rFonts w:cstheme="minorHAnsi"/>
        </w:rPr>
        <w:t>Kappa statistic by at least 0.036</w:t>
      </w:r>
      <w:r w:rsidR="00EB0C02">
        <w:rPr>
          <w:rFonts w:cstheme="minorHAnsi"/>
        </w:rPr>
        <w:t>5</w:t>
      </w:r>
      <w:r w:rsidR="004827E7">
        <w:rPr>
          <w:rFonts w:cstheme="minorHAnsi"/>
        </w:rPr>
        <w:t xml:space="preserve"> (95% CI -0.002</w:t>
      </w:r>
      <w:r w:rsidR="00EB0C02">
        <w:rPr>
          <w:rFonts w:cstheme="minorHAnsi"/>
        </w:rPr>
        <w:t>4</w:t>
      </w:r>
      <w:r w:rsidR="004827E7">
        <w:rPr>
          <w:rFonts w:cstheme="minorHAnsi"/>
        </w:rPr>
        <w:t xml:space="preserve"> – 0.077</w:t>
      </w:r>
      <w:r w:rsidR="00EB0C02">
        <w:rPr>
          <w:rFonts w:cstheme="minorHAnsi"/>
        </w:rPr>
        <w:t>9</w:t>
      </w:r>
      <w:r w:rsidR="004827E7">
        <w:rPr>
          <w:rFonts w:cstheme="minorHAnsi"/>
        </w:rPr>
        <w:t>) and 0.004</w:t>
      </w:r>
      <w:r w:rsidR="00EB0C02">
        <w:rPr>
          <w:rFonts w:cstheme="minorHAnsi"/>
        </w:rPr>
        <w:t>6</w:t>
      </w:r>
      <w:r w:rsidR="004827E7">
        <w:rPr>
          <w:rFonts w:cstheme="minorHAnsi"/>
        </w:rPr>
        <w:t xml:space="preserve"> (95% CI -0.0</w:t>
      </w:r>
      <w:r w:rsidR="00EB0C02">
        <w:rPr>
          <w:rFonts w:cstheme="minorHAnsi"/>
        </w:rPr>
        <w:t>403</w:t>
      </w:r>
      <w:r w:rsidR="004827E7">
        <w:rPr>
          <w:rFonts w:cstheme="minorHAnsi"/>
        </w:rPr>
        <w:t xml:space="preserve"> – 0.04</w:t>
      </w:r>
      <w:r w:rsidR="00EB0C02">
        <w:rPr>
          <w:rFonts w:cstheme="minorHAnsi"/>
        </w:rPr>
        <w:t>97</w:t>
      </w:r>
      <w:r w:rsidR="004827E7">
        <w:rPr>
          <w:rFonts w:cstheme="minorHAnsi"/>
        </w:rPr>
        <w:t>) a</w:t>
      </w:r>
      <w:r w:rsidR="004827E7" w:rsidRPr="004827E7">
        <w:rPr>
          <w:rFonts w:cstheme="minorHAnsi"/>
        </w:rPr>
        <w:t>mong JHS  and CARDIA participants</w:t>
      </w:r>
      <w:r w:rsidR="004827E7">
        <w:rPr>
          <w:rFonts w:cstheme="minorHAnsi"/>
        </w:rPr>
        <w:t xml:space="preserve">, respectively, compared to other BP sampling variations that measured time relative to falling asleep </w:t>
      </w:r>
      <w:r w:rsidR="004827E7" w:rsidRPr="004827E7">
        <w:rPr>
          <w:rFonts w:cstheme="minorHAnsi"/>
        </w:rPr>
        <w:t>(</w:t>
      </w:r>
      <w:r w:rsidR="004827E7" w:rsidRPr="004827E7">
        <w:rPr>
          <w:rFonts w:cstheme="minorHAnsi"/>
          <w:b/>
        </w:rPr>
        <w:t>Figure 2</w:t>
      </w:r>
      <w:r w:rsidR="004827E7" w:rsidRPr="004827E7">
        <w:rPr>
          <w:rFonts w:cstheme="minorHAnsi"/>
        </w:rPr>
        <w:t>)</w:t>
      </w:r>
      <w:r w:rsidR="004827E7">
        <w:rPr>
          <w:rFonts w:cstheme="minorHAnsi"/>
        </w:rPr>
        <w:t>.</w:t>
      </w:r>
      <w:r w:rsidR="004827E7" w:rsidRPr="004827E7">
        <w:rPr>
          <w:rFonts w:cstheme="minorHAnsi"/>
        </w:rPr>
        <w:t xml:space="preserve"> Sampling BP at 1, 2, 4 and 5 hours after </w:t>
      </w:r>
      <w:r w:rsidR="004827E7">
        <w:rPr>
          <w:rFonts w:cstheme="minorHAnsi"/>
        </w:rPr>
        <w:t xml:space="preserve">midnight </w:t>
      </w:r>
      <w:r w:rsidR="004827E7" w:rsidRPr="004827E7">
        <w:rPr>
          <w:rFonts w:cstheme="minorHAnsi"/>
        </w:rPr>
        <w:t>yielded a higher Kappa statistic by at least 0.0</w:t>
      </w:r>
      <w:r w:rsidR="004827E7">
        <w:rPr>
          <w:rFonts w:cstheme="minorHAnsi"/>
        </w:rPr>
        <w:t>09</w:t>
      </w:r>
      <w:r w:rsidR="00EB0C02">
        <w:rPr>
          <w:rFonts w:cstheme="minorHAnsi"/>
        </w:rPr>
        <w:t>6</w:t>
      </w:r>
      <w:r w:rsidR="004827E7" w:rsidRPr="004827E7">
        <w:rPr>
          <w:rFonts w:cstheme="minorHAnsi"/>
        </w:rPr>
        <w:t xml:space="preserve"> (95% CI -0.0</w:t>
      </w:r>
      <w:r w:rsidR="004827E7">
        <w:rPr>
          <w:rFonts w:cstheme="minorHAnsi"/>
        </w:rPr>
        <w:t>289</w:t>
      </w:r>
      <w:r w:rsidR="004827E7" w:rsidRPr="004827E7">
        <w:rPr>
          <w:rFonts w:cstheme="minorHAnsi"/>
        </w:rPr>
        <w:t xml:space="preserve"> – 0.0</w:t>
      </w:r>
      <w:r w:rsidR="004827E7">
        <w:rPr>
          <w:rFonts w:cstheme="minorHAnsi"/>
        </w:rPr>
        <w:t>491</w:t>
      </w:r>
      <w:r w:rsidR="004827E7" w:rsidRPr="004827E7">
        <w:rPr>
          <w:rFonts w:cstheme="minorHAnsi"/>
        </w:rPr>
        <w:t>) and 0.0</w:t>
      </w:r>
      <w:r w:rsidR="004827E7">
        <w:rPr>
          <w:rFonts w:cstheme="minorHAnsi"/>
        </w:rPr>
        <w:t>5</w:t>
      </w:r>
      <w:r w:rsidR="00EB0C02">
        <w:rPr>
          <w:rFonts w:cstheme="minorHAnsi"/>
        </w:rPr>
        <w:t>7</w:t>
      </w:r>
      <w:r w:rsidR="004827E7">
        <w:rPr>
          <w:rFonts w:cstheme="minorHAnsi"/>
        </w:rPr>
        <w:t>0</w:t>
      </w:r>
      <w:r w:rsidR="00002748">
        <w:rPr>
          <w:rFonts w:cstheme="minorHAnsi"/>
        </w:rPr>
        <w:t xml:space="preserve"> (95% CI </w:t>
      </w:r>
      <w:r w:rsidR="004827E7" w:rsidRPr="004827E7">
        <w:rPr>
          <w:rFonts w:cstheme="minorHAnsi"/>
        </w:rPr>
        <w:t>0.0</w:t>
      </w:r>
      <w:r w:rsidR="00002748">
        <w:rPr>
          <w:rFonts w:cstheme="minorHAnsi"/>
        </w:rPr>
        <w:t>143</w:t>
      </w:r>
      <w:r w:rsidR="004827E7" w:rsidRPr="004827E7">
        <w:rPr>
          <w:rFonts w:cstheme="minorHAnsi"/>
        </w:rPr>
        <w:t xml:space="preserve"> – 0.</w:t>
      </w:r>
      <w:r w:rsidR="00002748">
        <w:rPr>
          <w:rFonts w:cstheme="minorHAnsi"/>
        </w:rPr>
        <w:t>10</w:t>
      </w:r>
      <w:r w:rsidR="006F70BC">
        <w:rPr>
          <w:rFonts w:cstheme="minorHAnsi"/>
        </w:rPr>
        <w:t>3</w:t>
      </w:r>
      <w:r w:rsidR="004827E7" w:rsidRPr="004827E7">
        <w:rPr>
          <w:rFonts w:cstheme="minorHAnsi"/>
        </w:rPr>
        <w:t xml:space="preserve">) among JHS  and CARDIA participants, respectively, compared to other BP sampling variations that measured time relative to </w:t>
      </w:r>
      <w:r w:rsidR="00002748">
        <w:rPr>
          <w:rFonts w:cstheme="minorHAnsi"/>
        </w:rPr>
        <w:t>midnight</w:t>
      </w:r>
      <w:r w:rsidR="004827E7" w:rsidRPr="004827E7">
        <w:rPr>
          <w:rFonts w:cstheme="minorHAnsi"/>
        </w:rPr>
        <w:t xml:space="preserve"> </w:t>
      </w:r>
      <w:r w:rsidR="004827E7">
        <w:rPr>
          <w:rFonts w:cstheme="minorHAnsi"/>
        </w:rPr>
        <w:t>(</w:t>
      </w:r>
      <w:r w:rsidR="004827E7" w:rsidRPr="004827E7">
        <w:rPr>
          <w:rFonts w:cstheme="minorHAnsi"/>
          <w:b/>
        </w:rPr>
        <w:t>Figure S1</w:t>
      </w:r>
      <w:r w:rsidR="004827E7">
        <w:rPr>
          <w:rFonts w:cstheme="minorHAnsi"/>
          <w:b/>
        </w:rPr>
        <w:t>)</w:t>
      </w:r>
      <w:r w:rsidR="00002748">
        <w:rPr>
          <w:rFonts w:cstheme="minorHAnsi"/>
          <w:b/>
        </w:rPr>
        <w:t>.</w:t>
      </w:r>
      <w:r w:rsidR="00A05465">
        <w:rPr>
          <w:rFonts w:cstheme="minorHAnsi"/>
        </w:rPr>
        <w:t xml:space="preserve"> </w:t>
      </w:r>
    </w:p>
    <w:p w14:paraId="5AEC331D" w14:textId="77777777" w:rsidR="00A05465" w:rsidRPr="00905A55" w:rsidRDefault="00A05465" w:rsidP="00654B4A">
      <w:pPr>
        <w:spacing w:line="480" w:lineRule="auto"/>
        <w:contextualSpacing/>
        <w:rPr>
          <w:rFonts w:cstheme="minorHAnsi"/>
        </w:rPr>
      </w:pPr>
    </w:p>
    <w:p w14:paraId="3C37A011" w14:textId="516B7B64" w:rsidR="00B36CEA" w:rsidRDefault="00B36CEA" w:rsidP="00B36CEA">
      <w:pPr>
        <w:spacing w:line="480" w:lineRule="auto"/>
        <w:contextualSpacing/>
        <w:rPr>
          <w:rFonts w:cstheme="minorHAnsi"/>
          <w:i/>
        </w:rPr>
      </w:pPr>
      <w:r w:rsidRPr="00B36CEA">
        <w:rPr>
          <w:rFonts w:cstheme="minorHAnsi"/>
          <w:i/>
        </w:rPr>
        <w:t>Consistency of results across studies</w:t>
      </w:r>
    </w:p>
    <w:p w14:paraId="32C5F9DA" w14:textId="14199EA8" w:rsidR="00C86C9F" w:rsidRPr="00C86C9F" w:rsidRDefault="00C86C9F" w:rsidP="00C86C9F">
      <w:pPr>
        <w:spacing w:line="480" w:lineRule="auto"/>
        <w:contextualSpacing/>
        <w:rPr>
          <w:rFonts w:cstheme="minorHAnsi"/>
        </w:rPr>
      </w:pPr>
      <w:r w:rsidRPr="00C86C9F">
        <w:rPr>
          <w:rFonts w:cstheme="minorHAnsi"/>
        </w:rPr>
        <w:t>The overall correlations between the JHS and CARDIA study rankings of BP sampling variants according to the mean absolute difference in SBP, mean absolute difference in DBP, and Kappa statistics were 0.92, 0.9</w:t>
      </w:r>
      <w:r w:rsidR="002C1216">
        <w:rPr>
          <w:rFonts w:cstheme="minorHAnsi"/>
        </w:rPr>
        <w:t>3</w:t>
      </w:r>
      <w:r w:rsidRPr="00C86C9F">
        <w:rPr>
          <w:rFonts w:cstheme="minorHAnsi"/>
        </w:rPr>
        <w:t xml:space="preserve">, and 0.78, respectively. </w:t>
      </w:r>
    </w:p>
    <w:p w14:paraId="23698A57" w14:textId="77777777" w:rsidR="00C86C9F" w:rsidRPr="00C86C9F" w:rsidRDefault="00C86C9F" w:rsidP="00B36CEA">
      <w:pPr>
        <w:spacing w:line="480" w:lineRule="auto"/>
        <w:contextualSpacing/>
        <w:rPr>
          <w:rFonts w:cstheme="minorHAnsi"/>
        </w:rPr>
      </w:pPr>
    </w:p>
    <w:p w14:paraId="6FCD0DAF" w14:textId="77777777" w:rsidR="00B36CEA" w:rsidRPr="00B36CEA" w:rsidRDefault="00B36CEA" w:rsidP="00B36CEA">
      <w:pPr>
        <w:spacing w:line="480" w:lineRule="auto"/>
        <w:contextualSpacing/>
        <w:rPr>
          <w:rFonts w:cstheme="minorHAnsi"/>
        </w:rPr>
      </w:pPr>
      <w:r w:rsidRPr="00B36CEA">
        <w:rPr>
          <w:rFonts w:cstheme="minorHAnsi"/>
          <w:i/>
        </w:rPr>
        <w:t>Asleep BP, left-ventricular hypertrophy, and albuminuria</w:t>
      </w:r>
    </w:p>
    <w:p w14:paraId="5EAAF3A3" w14:textId="1AF956BE" w:rsidR="004A6063" w:rsidRPr="00006A1B" w:rsidRDefault="00FB0CE7" w:rsidP="004A6063">
      <w:pPr>
        <w:spacing w:line="480" w:lineRule="auto"/>
        <w:contextualSpacing/>
        <w:rPr>
          <w:rFonts w:cstheme="minorHAnsi"/>
        </w:rPr>
      </w:pPr>
      <w:r>
        <w:rPr>
          <w:rFonts w:cstheme="minorHAnsi"/>
        </w:rPr>
        <w:lastRenderedPageBreak/>
        <w:t>T</w:t>
      </w:r>
      <w:r w:rsidR="00B508C8">
        <w:rPr>
          <w:rFonts w:cstheme="minorHAnsi"/>
        </w:rPr>
        <w:t xml:space="preserve">he overall prevalence ratio </w:t>
      </w:r>
      <w:r>
        <w:rPr>
          <w:rFonts w:cstheme="minorHAnsi"/>
        </w:rPr>
        <w:t xml:space="preserve">for LVH </w:t>
      </w:r>
      <w:r w:rsidR="00B508C8">
        <w:rPr>
          <w:rFonts w:cstheme="minorHAnsi"/>
        </w:rPr>
        <w:t xml:space="preserve">corresponding with 10 mm Hg higher asleep SBP </w:t>
      </w:r>
      <w:r w:rsidR="007A75DA">
        <w:rPr>
          <w:rFonts w:cstheme="minorHAnsi"/>
        </w:rPr>
        <w:t xml:space="preserve">was </w:t>
      </w:r>
      <w:r w:rsidR="007A75DA" w:rsidRPr="007A75DA">
        <w:rPr>
          <w:rFonts w:cstheme="minorHAnsi"/>
        </w:rPr>
        <w:t>1.22 (95% CI 1.02 – 1.46)</w:t>
      </w:r>
      <w:r>
        <w:rPr>
          <w:rFonts w:cstheme="minorHAnsi"/>
        </w:rPr>
        <w:t xml:space="preserve"> w</w:t>
      </w:r>
      <w:r w:rsidRPr="00FB0CE7">
        <w:rPr>
          <w:rFonts w:cstheme="minorHAnsi"/>
        </w:rPr>
        <w:t xml:space="preserve">hen BP was measured throughout sleep versus </w:t>
      </w:r>
      <w:r w:rsidR="007A75DA" w:rsidRPr="007A75DA">
        <w:rPr>
          <w:rFonts w:cstheme="minorHAnsi"/>
        </w:rPr>
        <w:t>1.24 (95% CI 1.04 – 1.48)</w:t>
      </w:r>
      <w:r>
        <w:rPr>
          <w:rFonts w:cstheme="minorHAnsi"/>
        </w:rPr>
        <w:t xml:space="preserve"> when BP was measured </w:t>
      </w:r>
      <w:r w:rsidRPr="00FB0CE7">
        <w:rPr>
          <w:rFonts w:cstheme="minorHAnsi"/>
        </w:rPr>
        <w:t xml:space="preserve">at 1, 2, 4, and 5 hours after falling asleep </w:t>
      </w:r>
      <w:r w:rsidR="007A75DA">
        <w:rPr>
          <w:rFonts w:cstheme="minorHAnsi"/>
        </w:rPr>
        <w:t>(</w:t>
      </w:r>
      <w:r w:rsidR="007A75DA">
        <w:rPr>
          <w:rFonts w:cstheme="minorHAnsi"/>
          <w:b/>
        </w:rPr>
        <w:t>Table 3</w:t>
      </w:r>
      <w:r w:rsidR="007A75DA">
        <w:rPr>
          <w:rFonts w:cstheme="minorHAnsi"/>
        </w:rPr>
        <w:t>)</w:t>
      </w:r>
      <w:r>
        <w:rPr>
          <w:rFonts w:cstheme="minorHAnsi"/>
        </w:rPr>
        <w:t xml:space="preserve">. Prevalence ratios for albuminuria using the same BP sampling variations were </w:t>
      </w:r>
      <w:r w:rsidR="007A75DA" w:rsidRPr="007A75DA">
        <w:rPr>
          <w:rFonts w:cstheme="minorHAnsi"/>
        </w:rPr>
        <w:t>1.27 (95% CI 1.07 – 1.52)</w:t>
      </w:r>
      <w:r w:rsidR="007A75DA">
        <w:rPr>
          <w:rFonts w:cstheme="minorHAnsi"/>
        </w:rPr>
        <w:t xml:space="preserve"> versus </w:t>
      </w:r>
      <w:r w:rsidR="007A75DA" w:rsidRPr="007A75DA">
        <w:rPr>
          <w:rFonts w:cstheme="minorHAnsi"/>
        </w:rPr>
        <w:t>1.35 (95% CI 1.15 – 1.60)</w:t>
      </w:r>
      <w:r>
        <w:rPr>
          <w:rFonts w:cstheme="minorHAnsi"/>
        </w:rPr>
        <w:t xml:space="preserve"> </w:t>
      </w:r>
      <w:r w:rsidR="007A75DA">
        <w:rPr>
          <w:rFonts w:cstheme="minorHAnsi"/>
        </w:rPr>
        <w:t>(</w:t>
      </w:r>
      <w:r w:rsidR="007A75DA" w:rsidRPr="007A75DA">
        <w:rPr>
          <w:rFonts w:cstheme="minorHAnsi"/>
          <w:b/>
        </w:rPr>
        <w:t>Table S</w:t>
      </w:r>
      <w:r w:rsidR="008C7CE0">
        <w:rPr>
          <w:rFonts w:cstheme="minorHAnsi"/>
          <w:b/>
        </w:rPr>
        <w:t>4</w:t>
      </w:r>
      <w:r w:rsidR="007A75DA" w:rsidRPr="007A75DA">
        <w:rPr>
          <w:rFonts w:cstheme="minorHAnsi"/>
        </w:rPr>
        <w:t>)</w:t>
      </w:r>
      <w:r w:rsidR="007A75DA">
        <w:rPr>
          <w:rFonts w:cstheme="minorHAnsi"/>
        </w:rPr>
        <w:t xml:space="preserve">. </w:t>
      </w:r>
      <w:r>
        <w:rPr>
          <w:rFonts w:cstheme="minorHAnsi"/>
        </w:rPr>
        <w:t>For</w:t>
      </w:r>
      <w:r w:rsidR="007A75DA">
        <w:rPr>
          <w:rFonts w:cstheme="minorHAnsi"/>
        </w:rPr>
        <w:t xml:space="preserve"> multi-variable Poisson regression models, when BP was measured throughout sleep versus at 1, 2, 4, and 5 hours after falling asleep, the model’s C-statistic was 0.712 </w:t>
      </w:r>
      <w:r w:rsidR="007A75DA" w:rsidRPr="007A75DA">
        <w:rPr>
          <w:rFonts w:cstheme="minorHAnsi"/>
        </w:rPr>
        <w:t>(</w:t>
      </w:r>
      <w:r w:rsidR="007A75DA">
        <w:rPr>
          <w:rFonts w:cstheme="minorHAnsi"/>
        </w:rPr>
        <w:t xml:space="preserve">95% CI </w:t>
      </w:r>
      <w:r w:rsidR="007A75DA" w:rsidRPr="007A75DA">
        <w:rPr>
          <w:rFonts w:cstheme="minorHAnsi"/>
        </w:rPr>
        <w:t>0.659</w:t>
      </w:r>
      <w:r w:rsidR="007A75DA">
        <w:rPr>
          <w:rFonts w:cstheme="minorHAnsi"/>
        </w:rPr>
        <w:t xml:space="preserve"> - </w:t>
      </w:r>
      <w:r w:rsidR="007A75DA" w:rsidRPr="007A75DA">
        <w:rPr>
          <w:rFonts w:cstheme="minorHAnsi"/>
        </w:rPr>
        <w:t>0.765)</w:t>
      </w:r>
      <w:r w:rsidR="007A75DA">
        <w:rPr>
          <w:rFonts w:cstheme="minorHAnsi"/>
        </w:rPr>
        <w:t xml:space="preserve"> versus 0.705 </w:t>
      </w:r>
      <w:r w:rsidR="007A75DA" w:rsidRPr="007A75DA">
        <w:rPr>
          <w:rFonts w:cstheme="minorHAnsi"/>
        </w:rPr>
        <w:t>(0.651, 0.760)</w:t>
      </w:r>
      <w:r w:rsidR="007A75DA">
        <w:rPr>
          <w:rFonts w:cstheme="minorHAnsi"/>
        </w:rPr>
        <w:t xml:space="preserve"> for LVH (p-value for difference: 0.31</w:t>
      </w:r>
      <w:r w:rsidR="00AF6BE4">
        <w:rPr>
          <w:rFonts w:cstheme="minorHAnsi"/>
        </w:rPr>
        <w:t xml:space="preserve">; </w:t>
      </w:r>
      <w:r w:rsidR="00AF6BE4" w:rsidRPr="00AF6BE4">
        <w:rPr>
          <w:rFonts w:cstheme="minorHAnsi"/>
          <w:b/>
        </w:rPr>
        <w:t>Table 4</w:t>
      </w:r>
      <w:r w:rsidR="007A75DA">
        <w:rPr>
          <w:rFonts w:cstheme="minorHAnsi"/>
        </w:rPr>
        <w:t xml:space="preserve">) and 0.774 </w:t>
      </w:r>
      <w:r w:rsidR="007A75DA" w:rsidRPr="007A75DA">
        <w:rPr>
          <w:rFonts w:cstheme="minorHAnsi"/>
        </w:rPr>
        <w:t>(</w:t>
      </w:r>
      <w:r w:rsidR="007A75DA">
        <w:rPr>
          <w:rFonts w:cstheme="minorHAnsi"/>
        </w:rPr>
        <w:t xml:space="preserve">95% CI </w:t>
      </w:r>
      <w:r w:rsidR="007A75DA" w:rsidRPr="007A75DA">
        <w:rPr>
          <w:rFonts w:cstheme="minorHAnsi"/>
        </w:rPr>
        <w:t>0.719</w:t>
      </w:r>
      <w:r w:rsidR="007A75DA">
        <w:rPr>
          <w:rFonts w:cstheme="minorHAnsi"/>
        </w:rPr>
        <w:t xml:space="preserve"> - </w:t>
      </w:r>
      <w:r w:rsidR="007A75DA" w:rsidRPr="007A75DA">
        <w:rPr>
          <w:rFonts w:cstheme="minorHAnsi"/>
        </w:rPr>
        <w:t>0.829)</w:t>
      </w:r>
      <w:r w:rsidR="007A75DA">
        <w:rPr>
          <w:rFonts w:cstheme="minorHAnsi"/>
        </w:rPr>
        <w:t xml:space="preserve"> versus 0.776 </w:t>
      </w:r>
      <w:r w:rsidR="007A75DA" w:rsidRPr="007A75DA">
        <w:rPr>
          <w:rFonts w:cstheme="minorHAnsi"/>
        </w:rPr>
        <w:t>(0.720</w:t>
      </w:r>
      <w:r w:rsidR="007A75DA">
        <w:rPr>
          <w:rFonts w:cstheme="minorHAnsi"/>
        </w:rPr>
        <w:t xml:space="preserve"> - </w:t>
      </w:r>
      <w:r w:rsidR="007A75DA" w:rsidRPr="007A75DA">
        <w:rPr>
          <w:rFonts w:cstheme="minorHAnsi"/>
        </w:rPr>
        <w:t>0.832)</w:t>
      </w:r>
      <w:r w:rsidR="007A75DA">
        <w:rPr>
          <w:rFonts w:cstheme="minorHAnsi"/>
        </w:rPr>
        <w:t xml:space="preserve"> for albuminuria (p-value for difference: 0.72</w:t>
      </w:r>
      <w:r w:rsidR="00AF6BE4">
        <w:rPr>
          <w:rFonts w:cstheme="minorHAnsi"/>
        </w:rPr>
        <w:t xml:space="preserve">; </w:t>
      </w:r>
      <w:r w:rsidR="00AF6BE4" w:rsidRPr="00AF6BE4">
        <w:rPr>
          <w:rFonts w:cstheme="minorHAnsi"/>
          <w:b/>
        </w:rPr>
        <w:t>Table S</w:t>
      </w:r>
      <w:r w:rsidR="008C7CE0">
        <w:rPr>
          <w:rFonts w:cstheme="minorHAnsi"/>
          <w:b/>
        </w:rPr>
        <w:t>5</w:t>
      </w:r>
      <w:r w:rsidR="007A75DA">
        <w:rPr>
          <w:rFonts w:cstheme="minorHAnsi"/>
        </w:rPr>
        <w:t>).</w:t>
      </w:r>
      <w:r w:rsidR="00006A1B">
        <w:rPr>
          <w:rFonts w:cstheme="minorHAnsi"/>
        </w:rPr>
        <w:t xml:space="preserve"> </w:t>
      </w:r>
      <w:r w:rsidR="00D115CF">
        <w:rPr>
          <w:rFonts w:cstheme="minorHAnsi"/>
        </w:rPr>
        <w:t xml:space="preserve"> </w:t>
      </w:r>
    </w:p>
    <w:p w14:paraId="5F51A98D" w14:textId="1506B637" w:rsidR="004A6063" w:rsidRPr="00E02174" w:rsidRDefault="004A6063" w:rsidP="004A6063">
      <w:pPr>
        <w:spacing w:line="480" w:lineRule="auto"/>
        <w:contextualSpacing/>
        <w:rPr>
          <w:rFonts w:cstheme="minorHAnsi"/>
        </w:rPr>
      </w:pPr>
    </w:p>
    <w:p w14:paraId="5AE2714B" w14:textId="46CB863D" w:rsidR="004A6063" w:rsidRPr="00E02174" w:rsidRDefault="008E6145" w:rsidP="004A6063">
      <w:pPr>
        <w:spacing w:line="480" w:lineRule="auto"/>
        <w:contextualSpacing/>
        <w:rPr>
          <w:rFonts w:cstheme="minorHAnsi"/>
        </w:rPr>
      </w:pPr>
      <w:r w:rsidRPr="00E02174">
        <w:rPr>
          <w:rFonts w:cstheme="minorHAnsi"/>
        </w:rPr>
        <w:t>Consistency</w:t>
      </w:r>
      <w:r w:rsidRPr="00E02174">
        <w:rPr>
          <w:rStyle w:val="CommentReference"/>
          <w:rFonts w:cstheme="minorHAnsi"/>
          <w:sz w:val="22"/>
          <w:szCs w:val="22"/>
        </w:rPr>
        <w:t xml:space="preserve"> </w:t>
      </w:r>
      <w:r w:rsidRPr="00E02174">
        <w:rPr>
          <w:rFonts w:cstheme="minorHAnsi"/>
        </w:rPr>
        <w:t>of fi</w:t>
      </w:r>
      <w:r w:rsidR="004A6063" w:rsidRPr="00E02174">
        <w:rPr>
          <w:rFonts w:cstheme="minorHAnsi"/>
        </w:rPr>
        <w:t>ndings</w:t>
      </w:r>
    </w:p>
    <w:p w14:paraId="3C2139BD" w14:textId="303D2A75" w:rsidR="004A6063" w:rsidRPr="00E02174" w:rsidRDefault="004A6063" w:rsidP="004A6063">
      <w:pPr>
        <w:spacing w:line="480" w:lineRule="auto"/>
        <w:contextualSpacing/>
        <w:rPr>
          <w:rFonts w:cstheme="minorHAnsi"/>
        </w:rPr>
      </w:pPr>
      <w:r w:rsidRPr="00E02174">
        <w:rPr>
          <w:rFonts w:cstheme="minorHAnsi"/>
        </w:rPr>
        <w:t>The overall correlations between the JHS and CARDIA study rankings of BP sampling variants according to the mean absolute difference in SBP, mean absolute difference in DBP, and Kappa statistics were 0.9</w:t>
      </w:r>
      <w:r w:rsidR="00C86C9F">
        <w:rPr>
          <w:rFonts w:cstheme="minorHAnsi"/>
        </w:rPr>
        <w:t>2</w:t>
      </w:r>
      <w:r w:rsidRPr="00E02174">
        <w:rPr>
          <w:rFonts w:cstheme="minorHAnsi"/>
        </w:rPr>
        <w:t>, 0.94, and 0.7</w:t>
      </w:r>
      <w:r w:rsidR="00C86C9F">
        <w:rPr>
          <w:rFonts w:cstheme="minorHAnsi"/>
        </w:rPr>
        <w:t>8</w:t>
      </w:r>
      <w:r w:rsidRPr="00E02174">
        <w:rPr>
          <w:rFonts w:cstheme="minorHAnsi"/>
        </w:rPr>
        <w:t xml:space="preserve">, respectively. </w:t>
      </w:r>
    </w:p>
    <w:p w14:paraId="61B0EC4A" w14:textId="77777777" w:rsidR="004A6063" w:rsidRPr="00E02174" w:rsidRDefault="004A6063" w:rsidP="004A6063">
      <w:pPr>
        <w:spacing w:line="480" w:lineRule="auto"/>
        <w:contextualSpacing/>
        <w:rPr>
          <w:rFonts w:cstheme="minorHAnsi"/>
        </w:rPr>
      </w:pPr>
    </w:p>
    <w:p w14:paraId="5B65AA8C" w14:textId="77777777" w:rsidR="004A6063" w:rsidRPr="00E02174" w:rsidRDefault="004A6063" w:rsidP="004A6063">
      <w:pPr>
        <w:spacing w:line="480" w:lineRule="auto"/>
        <w:contextualSpacing/>
        <w:rPr>
          <w:rFonts w:cstheme="minorHAnsi"/>
          <w:b/>
        </w:rPr>
      </w:pPr>
      <w:r w:rsidRPr="00E02174">
        <w:rPr>
          <w:rFonts w:cstheme="minorHAnsi"/>
          <w:b/>
        </w:rPr>
        <w:t>Discussion</w:t>
      </w:r>
    </w:p>
    <w:p w14:paraId="664CAAA1" w14:textId="073AF103" w:rsidR="004A6063" w:rsidRPr="00E02174" w:rsidRDefault="004A6063" w:rsidP="00F62A91">
      <w:pPr>
        <w:spacing w:line="480" w:lineRule="auto"/>
        <w:contextualSpacing/>
        <w:rPr>
          <w:rFonts w:cstheme="minorHAnsi"/>
        </w:rPr>
      </w:pPr>
      <w:r w:rsidRPr="00E02174">
        <w:rPr>
          <w:rFonts w:cstheme="minorHAnsi"/>
        </w:rPr>
        <w:t xml:space="preserve">In two independent cohorts, we investigated 74 BP sampling </w:t>
      </w:r>
      <w:r w:rsidR="005F7739">
        <w:rPr>
          <w:rFonts w:cstheme="minorHAnsi"/>
        </w:rPr>
        <w:t>variations</w:t>
      </w:r>
      <w:r w:rsidRPr="00E02174">
        <w:rPr>
          <w:rFonts w:cstheme="minorHAnsi"/>
        </w:rPr>
        <w:t xml:space="preserve"> based on the number and timing of BP measurements. The largest</w:t>
      </w:r>
      <w:r w:rsidR="00C002EC">
        <w:rPr>
          <w:rFonts w:cstheme="minorHAnsi"/>
        </w:rPr>
        <w:t xml:space="preserve"> overall</w:t>
      </w:r>
      <w:r w:rsidRPr="00E02174">
        <w:rPr>
          <w:rFonts w:cstheme="minorHAnsi"/>
        </w:rPr>
        <w:t xml:space="preserve"> Kappa statistic resulted from sampling BP at 1, 2, 4, and 5</w:t>
      </w:r>
      <w:r w:rsidR="0091415D">
        <w:rPr>
          <w:rFonts w:cstheme="minorHAnsi"/>
        </w:rPr>
        <w:t xml:space="preserve"> </w:t>
      </w:r>
      <w:r w:rsidR="00C002EC">
        <w:rPr>
          <w:rFonts w:cstheme="minorHAnsi"/>
        </w:rPr>
        <w:t>hours</w:t>
      </w:r>
      <w:r w:rsidRPr="00E02174">
        <w:rPr>
          <w:rFonts w:cstheme="minorHAnsi"/>
        </w:rPr>
        <w:t xml:space="preserve"> after falling asleep.</w:t>
      </w:r>
      <w:r w:rsidR="00B10270">
        <w:rPr>
          <w:rFonts w:cstheme="minorHAnsi"/>
        </w:rPr>
        <w:t xml:space="preserve"> This BP sampling variation</w:t>
      </w:r>
      <w:r w:rsidR="00B10270" w:rsidRPr="00B10270">
        <w:rPr>
          <w:rFonts w:cstheme="minorHAnsi"/>
        </w:rPr>
        <w:t xml:space="preserve"> also provided a relatively</w:t>
      </w:r>
      <w:r w:rsidR="006F70BC">
        <w:rPr>
          <w:rFonts w:cstheme="minorHAnsi"/>
        </w:rPr>
        <w:t xml:space="preserve"> low mean absolute error for</w:t>
      </w:r>
      <w:r w:rsidR="00B10270" w:rsidRPr="00B10270">
        <w:rPr>
          <w:rFonts w:cstheme="minorHAnsi"/>
        </w:rPr>
        <w:t xml:space="preserve"> </w:t>
      </w:r>
      <w:r w:rsidR="00B10270">
        <w:rPr>
          <w:rFonts w:cstheme="minorHAnsi"/>
        </w:rPr>
        <w:t>S</w:t>
      </w:r>
      <w:r w:rsidR="00B10270" w:rsidRPr="00B10270">
        <w:rPr>
          <w:rFonts w:cstheme="minorHAnsi"/>
        </w:rPr>
        <w:t>BP/DBP</w:t>
      </w:r>
      <w:r w:rsidR="00B10270">
        <w:rPr>
          <w:rFonts w:cstheme="minorHAnsi"/>
        </w:rPr>
        <w:t xml:space="preserve"> during sleep</w:t>
      </w:r>
      <w:r w:rsidR="00B10270" w:rsidRPr="00B10270">
        <w:rPr>
          <w:rFonts w:cstheme="minorHAnsi"/>
        </w:rPr>
        <w:t xml:space="preserve"> </w:t>
      </w:r>
      <w:r w:rsidR="006F70BC">
        <w:rPr>
          <w:rFonts w:cstheme="minorHAnsi"/>
        </w:rPr>
        <w:t xml:space="preserve">(SBP: </w:t>
      </w:r>
      <w:r w:rsidR="00B10270" w:rsidRPr="00B10270">
        <w:rPr>
          <w:rFonts w:cstheme="minorHAnsi"/>
        </w:rPr>
        <w:t>3.</w:t>
      </w:r>
      <w:r w:rsidR="00B10270">
        <w:rPr>
          <w:rFonts w:cstheme="minorHAnsi"/>
        </w:rPr>
        <w:t>11</w:t>
      </w:r>
      <w:r w:rsidR="006F70BC">
        <w:rPr>
          <w:rFonts w:cstheme="minorHAnsi"/>
        </w:rPr>
        <w:t xml:space="preserve"> mm Hg, DBP: </w:t>
      </w:r>
      <w:r w:rsidR="00B10270" w:rsidRPr="00B10270">
        <w:rPr>
          <w:rFonts w:cstheme="minorHAnsi"/>
        </w:rPr>
        <w:t>2.6</w:t>
      </w:r>
      <w:r w:rsidR="00B10270">
        <w:rPr>
          <w:rFonts w:cstheme="minorHAnsi"/>
        </w:rPr>
        <w:t>5</w:t>
      </w:r>
      <w:r w:rsidR="00B10270" w:rsidRPr="00B10270">
        <w:rPr>
          <w:rFonts w:cstheme="minorHAnsi"/>
        </w:rPr>
        <w:t xml:space="preserve"> mm Hg</w:t>
      </w:r>
      <w:r w:rsidR="006F70BC">
        <w:rPr>
          <w:rFonts w:cstheme="minorHAnsi"/>
        </w:rPr>
        <w:t>)</w:t>
      </w:r>
      <w:r w:rsidR="00B10270" w:rsidRPr="00B10270">
        <w:rPr>
          <w:rFonts w:cstheme="minorHAnsi"/>
        </w:rPr>
        <w:t>.</w:t>
      </w:r>
      <w:r w:rsidRPr="00E02174">
        <w:rPr>
          <w:rFonts w:cstheme="minorHAnsi"/>
        </w:rPr>
        <w:t xml:space="preserve">  Bootstrapped comparisons of Kappa statistics</w:t>
      </w:r>
      <w:r w:rsidR="002C1216">
        <w:rPr>
          <w:rFonts w:cstheme="minorHAnsi"/>
        </w:rPr>
        <w:t xml:space="preserve"> identified 16 instances where a distributed BP sampling obtained a higher Kappa statistic than a </w:t>
      </w:r>
      <w:r w:rsidR="00EB1D06">
        <w:rPr>
          <w:rFonts w:cstheme="minorHAnsi"/>
        </w:rPr>
        <w:t>consecutive</w:t>
      </w:r>
      <w:r w:rsidR="002C1216">
        <w:rPr>
          <w:rFonts w:cstheme="minorHAnsi"/>
        </w:rPr>
        <w:t xml:space="preserve"> BP sampling variation</w:t>
      </w:r>
      <w:r w:rsidR="00B10270">
        <w:rPr>
          <w:rFonts w:cstheme="minorHAnsi"/>
        </w:rPr>
        <w:t xml:space="preserve"> and found </w:t>
      </w:r>
      <w:r w:rsidR="002C1216">
        <w:rPr>
          <w:rFonts w:cstheme="minorHAnsi"/>
        </w:rPr>
        <w:t xml:space="preserve">no </w:t>
      </w:r>
      <w:r w:rsidR="00B10270">
        <w:rPr>
          <w:rFonts w:cstheme="minorHAnsi"/>
        </w:rPr>
        <w:t xml:space="preserve">evidence of </w:t>
      </w:r>
      <w:r w:rsidR="002C1216">
        <w:rPr>
          <w:rFonts w:cstheme="minorHAnsi"/>
        </w:rPr>
        <w:t xml:space="preserve">a </w:t>
      </w:r>
      <w:r w:rsidR="00EB1D06">
        <w:rPr>
          <w:rFonts w:cstheme="minorHAnsi"/>
        </w:rPr>
        <w:t>consecutive</w:t>
      </w:r>
      <w:r w:rsidR="002C1216">
        <w:rPr>
          <w:rFonts w:cstheme="minorHAnsi"/>
        </w:rPr>
        <w:t xml:space="preserve"> BP sampling variation </w:t>
      </w:r>
      <w:r w:rsidR="002C1216">
        <w:rPr>
          <w:rFonts w:cstheme="minorHAnsi"/>
        </w:rPr>
        <w:lastRenderedPageBreak/>
        <w:t>obtain</w:t>
      </w:r>
      <w:r w:rsidR="00B10270">
        <w:rPr>
          <w:rFonts w:cstheme="minorHAnsi"/>
        </w:rPr>
        <w:t>ing</w:t>
      </w:r>
      <w:r w:rsidR="002C1216">
        <w:rPr>
          <w:rFonts w:cstheme="minorHAnsi"/>
        </w:rPr>
        <w:t xml:space="preserve"> a higher Kappa statistic than a distributed BP sampling variation.</w:t>
      </w:r>
      <w:r w:rsidRPr="00E02174">
        <w:rPr>
          <w:rFonts w:cstheme="minorHAnsi"/>
        </w:rPr>
        <w:t xml:space="preserve"> </w:t>
      </w:r>
      <w:r w:rsidR="00573D48">
        <w:rPr>
          <w:rFonts w:cstheme="minorHAnsi"/>
        </w:rPr>
        <w:t>T</w:t>
      </w:r>
      <w:r w:rsidR="00F62A91">
        <w:rPr>
          <w:rFonts w:cstheme="minorHAnsi"/>
        </w:rPr>
        <w:t xml:space="preserve">he prevalence ratios for LVH and albuminuria based on measurements at 1, 2, 4, and 5 hours after falling asleep were </w:t>
      </w:r>
      <w:r w:rsidR="006F70BC">
        <w:rPr>
          <w:rFonts w:cstheme="minorHAnsi"/>
        </w:rPr>
        <w:t>within 1 standard error of the prevalence ratios</w:t>
      </w:r>
      <w:r w:rsidR="00573D48">
        <w:rPr>
          <w:rFonts w:cstheme="minorHAnsi"/>
        </w:rPr>
        <w:t xml:space="preserve"> bas</w:t>
      </w:r>
      <w:r w:rsidR="00F62A91">
        <w:rPr>
          <w:rFonts w:cstheme="minorHAnsi"/>
        </w:rPr>
        <w:t>ed on measuring BP throughout sleep,</w:t>
      </w:r>
      <w:r w:rsidR="00573D48">
        <w:rPr>
          <w:rFonts w:cstheme="minorHAnsi"/>
        </w:rPr>
        <w:t xml:space="preserve"> and</w:t>
      </w:r>
      <w:r w:rsidR="00F62A91">
        <w:rPr>
          <w:rFonts w:cstheme="minorHAnsi"/>
        </w:rPr>
        <w:t xml:space="preserve"> there was no evidence of a difference in model discrimination (i.e., C-statistic) based on these two BP sampling variations. The high correlation </w:t>
      </w:r>
      <w:r w:rsidR="002B14F7">
        <w:rPr>
          <w:rFonts w:cstheme="minorHAnsi"/>
        </w:rPr>
        <w:t xml:space="preserve">of Kappa statistic and mean absolute error </w:t>
      </w:r>
      <w:r w:rsidR="00F62A91">
        <w:rPr>
          <w:rFonts w:cstheme="minorHAnsi"/>
        </w:rPr>
        <w:t xml:space="preserve">rankings </w:t>
      </w:r>
      <w:r w:rsidR="002B14F7">
        <w:rPr>
          <w:rFonts w:cstheme="minorHAnsi"/>
        </w:rPr>
        <w:t>for</w:t>
      </w:r>
      <w:r w:rsidR="00F62A91">
        <w:rPr>
          <w:rFonts w:cstheme="minorHAnsi"/>
        </w:rPr>
        <w:t xml:space="preserve"> BP sampling variations in CARDIA and the JHS indicated </w:t>
      </w:r>
      <w:r w:rsidR="002B14F7">
        <w:rPr>
          <w:rFonts w:cstheme="minorHAnsi"/>
        </w:rPr>
        <w:t>that results were consistent among participants in the</w:t>
      </w:r>
      <w:r w:rsidR="00F62A91">
        <w:rPr>
          <w:rFonts w:cstheme="minorHAnsi"/>
        </w:rPr>
        <w:t xml:space="preserve"> two cohorts,</w:t>
      </w:r>
      <w:r w:rsidR="002B14F7">
        <w:rPr>
          <w:rFonts w:cstheme="minorHAnsi"/>
        </w:rPr>
        <w:t xml:space="preserve"> suggesting that findings </w:t>
      </w:r>
      <w:r w:rsidR="006F70BC">
        <w:rPr>
          <w:rFonts w:cstheme="minorHAnsi"/>
        </w:rPr>
        <w:t xml:space="preserve">from the current study are not </w:t>
      </w:r>
      <w:r w:rsidR="00143373">
        <w:rPr>
          <w:rFonts w:cstheme="minorHAnsi"/>
        </w:rPr>
        <w:t xml:space="preserve">overly influenced </w:t>
      </w:r>
      <w:r w:rsidR="006F70BC">
        <w:rPr>
          <w:rFonts w:cstheme="minorHAnsi"/>
        </w:rPr>
        <w:t>by</w:t>
      </w:r>
      <w:r w:rsidR="002B14F7">
        <w:rPr>
          <w:rFonts w:cstheme="minorHAnsi"/>
        </w:rPr>
        <w:t xml:space="preserve"> </w:t>
      </w:r>
      <w:r w:rsidR="006F70BC">
        <w:rPr>
          <w:rFonts w:cstheme="minorHAnsi"/>
        </w:rPr>
        <w:t xml:space="preserve">results from </w:t>
      </w:r>
      <w:r w:rsidR="002B14F7">
        <w:rPr>
          <w:rFonts w:cstheme="minorHAnsi"/>
        </w:rPr>
        <w:t>a single cohort.</w:t>
      </w:r>
      <w:r w:rsidR="00F62A91">
        <w:rPr>
          <w:rFonts w:cstheme="minorHAnsi"/>
        </w:rPr>
        <w:t xml:space="preserve"> </w:t>
      </w:r>
    </w:p>
    <w:p w14:paraId="263AC04D" w14:textId="77777777" w:rsidR="004A6063" w:rsidRPr="00E02174" w:rsidRDefault="004A6063" w:rsidP="004A6063">
      <w:pPr>
        <w:spacing w:line="480" w:lineRule="auto"/>
        <w:contextualSpacing/>
        <w:rPr>
          <w:rFonts w:cstheme="minorHAnsi"/>
        </w:rPr>
      </w:pPr>
    </w:p>
    <w:p w14:paraId="507D23FD" w14:textId="779172D6" w:rsidR="004A6063" w:rsidRPr="00E02174" w:rsidRDefault="004A6063" w:rsidP="001E1D5D">
      <w:pPr>
        <w:spacing w:line="480" w:lineRule="auto"/>
        <w:contextualSpacing/>
        <w:rPr>
          <w:rFonts w:cstheme="minorHAnsi"/>
        </w:rPr>
      </w:pPr>
      <w:r w:rsidRPr="00E02174">
        <w:rPr>
          <w:rFonts w:cstheme="minorHAnsi"/>
        </w:rPr>
        <w:t>In a previous study, Yang et al concluded that</w:t>
      </w:r>
      <w:r w:rsidR="00FB662F">
        <w:rPr>
          <w:rFonts w:cstheme="minorHAnsi"/>
        </w:rPr>
        <w:t xml:space="preserve"> randomly measuring BP four times during</w:t>
      </w:r>
      <w:r w:rsidRPr="00E02174">
        <w:rPr>
          <w:rFonts w:cstheme="minorHAnsi"/>
        </w:rPr>
        <w:t xml:space="preserve"> sleep</w:t>
      </w:r>
      <w:r w:rsidR="00FB662F">
        <w:rPr>
          <w:rFonts w:cstheme="minorHAnsi"/>
        </w:rPr>
        <w:t xml:space="preserve"> versus measuring BP throughout sleep</w:t>
      </w:r>
      <w:r w:rsidRPr="00E02174">
        <w:rPr>
          <w:rFonts w:cstheme="minorHAnsi"/>
        </w:rPr>
        <w:t xml:space="preserve"> </w:t>
      </w:r>
      <w:r w:rsidR="00FB662F">
        <w:rPr>
          <w:rFonts w:cstheme="minorHAnsi"/>
        </w:rPr>
        <w:t>does not lead to a</w:t>
      </w:r>
      <w:r w:rsidRPr="00E02174">
        <w:rPr>
          <w:rFonts w:cstheme="minorHAnsi"/>
        </w:rPr>
        <w:t xml:space="preserve"> meaningful loss of information in hypertension categorization or risk stratification.</w:t>
      </w:r>
      <w:r w:rsidRPr="00E02174">
        <w:rPr>
          <w:rFonts w:cstheme="minorHAnsi"/>
        </w:rPr>
        <w:fldChar w:fldCharType="begin"/>
      </w:r>
      <w:r w:rsidRPr="00E02174">
        <w:rPr>
          <w:rFonts w:cstheme="minorHAnsi"/>
        </w:rPr>
        <w:instrText xml:space="preserve"> ADDIN ZOTERO_ITEM CSL_CITATION {"citationID":"tI68gsLN","properties":{"formattedCitation":"\\super 13\\nosupersub{}","plainCitation":"13","noteIndex":0},"citationItems":[{"id":1208,"uris":["http://zotero.org/users/4391561/items/ZN4RVADE"],"uri":["http://zotero.org/users/4391561/items/ZN4RVADE"],"itemData":{"id":1208,"type":"article-journal","container-title":"Blood pressure","issue":"6","page":"341–350","source":"Google Scholar","title":"Evidence-based proposal for the number of ambulatory readings required for assessing blood pressure level in research settings: an analysis of the IDACO database","title-short":"Evidence-based proposal for the number of ambulatory readings required for assessing blood pressure level in research settings","volume":"27","author":[{"family":"Yang","given":"Wen-Yi"},{"family":"Thijs","given":"Lutgarde"},{"family":"Zhang","given":"Zhen-Yu"},{"family":"Asayama","given":"Kei"},{"family":"Boggia","given":"José"},{"family":"Hansen","given":"Tine W."},{"family":"Ohkubo","given":"Takayoshi"},{"family":"Jeppesen","given":"Jørgen"},{"family":"Stolarz-Skrzypek","given":"Katarzyna"},{"family":"Malyutina","given":"Sofia"}],"issued":{"date-parts":[["2018"]]}}}],"schema":"https://github.com/citation-style-language/schema/raw/master/csl-citation.json"} </w:instrText>
      </w:r>
      <w:r w:rsidRPr="00E02174">
        <w:rPr>
          <w:rFonts w:cstheme="minorHAnsi"/>
        </w:rPr>
        <w:fldChar w:fldCharType="separate"/>
      </w:r>
      <w:r w:rsidRPr="00E02174">
        <w:rPr>
          <w:rFonts w:cstheme="minorHAnsi"/>
          <w:vertAlign w:val="superscript"/>
        </w:rPr>
        <w:t>13</w:t>
      </w:r>
      <w:r w:rsidRPr="00E02174">
        <w:rPr>
          <w:rFonts w:cstheme="minorHAnsi"/>
        </w:rPr>
        <w:fldChar w:fldCharType="end"/>
      </w:r>
      <w:r w:rsidRPr="00E02174">
        <w:rPr>
          <w:rFonts w:cstheme="minorHAnsi"/>
        </w:rPr>
        <w:t xml:space="preserve"> In the current study, we found substantial variability in </w:t>
      </w:r>
      <w:r w:rsidR="00143373">
        <w:rPr>
          <w:rFonts w:cstheme="minorHAnsi"/>
        </w:rPr>
        <w:t xml:space="preserve">the information retained by </w:t>
      </w:r>
      <w:r w:rsidRPr="00E02174">
        <w:rPr>
          <w:rFonts w:cstheme="minorHAnsi"/>
        </w:rPr>
        <w:t>BP sampling varia</w:t>
      </w:r>
      <w:r w:rsidR="00143373">
        <w:rPr>
          <w:rFonts w:cstheme="minorHAnsi"/>
        </w:rPr>
        <w:t xml:space="preserve">tions </w:t>
      </w:r>
      <w:r w:rsidRPr="00E02174">
        <w:rPr>
          <w:rFonts w:cstheme="minorHAnsi"/>
        </w:rPr>
        <w:t xml:space="preserve">that used </w:t>
      </w:r>
      <w:r w:rsidR="00143373">
        <w:rPr>
          <w:rFonts w:cstheme="minorHAnsi"/>
        </w:rPr>
        <w:t>four</w:t>
      </w:r>
      <w:r w:rsidRPr="00E02174">
        <w:rPr>
          <w:rFonts w:cstheme="minorHAnsi"/>
        </w:rPr>
        <w:t xml:space="preserve"> </w:t>
      </w:r>
      <w:r w:rsidR="00143373">
        <w:rPr>
          <w:rFonts w:cstheme="minorHAnsi"/>
        </w:rPr>
        <w:t>measurements</w:t>
      </w:r>
      <w:r w:rsidRPr="00E02174">
        <w:rPr>
          <w:rFonts w:cstheme="minorHAnsi"/>
        </w:rPr>
        <w:t>.  Specifically, among CARDIA participants, the Kappa statistic ranged from 0.74</w:t>
      </w:r>
      <w:r w:rsidR="00B10270">
        <w:rPr>
          <w:rFonts w:cstheme="minorHAnsi"/>
        </w:rPr>
        <w:t>5</w:t>
      </w:r>
      <w:r w:rsidRPr="00E02174">
        <w:rPr>
          <w:rFonts w:cstheme="minorHAnsi"/>
        </w:rPr>
        <w:t xml:space="preserve"> (4 consecutive BP measurements starting at 3am) to 0.8</w:t>
      </w:r>
      <w:r w:rsidR="00573D48">
        <w:rPr>
          <w:rFonts w:cstheme="minorHAnsi"/>
        </w:rPr>
        <w:t>54</w:t>
      </w:r>
      <w:r w:rsidRPr="00E02174">
        <w:rPr>
          <w:rFonts w:cstheme="minorHAnsi"/>
        </w:rPr>
        <w:t xml:space="preserve"> (4 distributed BP measurements at 1, 2, 4, and 5 am). Among JHS participants, the Kappa statistic ranged from 0.674 (</w:t>
      </w:r>
      <w:r w:rsidR="00143373">
        <w:rPr>
          <w:rFonts w:cstheme="minorHAnsi"/>
        </w:rPr>
        <w:t>four</w:t>
      </w:r>
      <w:r w:rsidRPr="00E02174">
        <w:rPr>
          <w:rFonts w:cstheme="minorHAnsi"/>
        </w:rPr>
        <w:t xml:space="preserve"> consecutive measurements starting at 4am) to 0.832 (</w:t>
      </w:r>
      <w:r w:rsidR="00143373">
        <w:rPr>
          <w:rFonts w:cstheme="minorHAnsi"/>
        </w:rPr>
        <w:t>four</w:t>
      </w:r>
      <w:r w:rsidRPr="00E02174">
        <w:rPr>
          <w:rFonts w:cstheme="minorHAnsi"/>
        </w:rPr>
        <w:t xml:space="preserve"> distributed measurements at 1, 2, 4, and 5 hours after the onset of sleep). </w:t>
      </w:r>
      <w:r w:rsidR="00573D48">
        <w:rPr>
          <w:rFonts w:cstheme="minorHAnsi"/>
        </w:rPr>
        <w:t xml:space="preserve">Our results </w:t>
      </w:r>
      <w:r w:rsidR="00143373">
        <w:rPr>
          <w:rFonts w:cstheme="minorHAnsi"/>
        </w:rPr>
        <w:t>are consistent with</w:t>
      </w:r>
      <w:r w:rsidR="00573D48">
        <w:rPr>
          <w:rFonts w:cstheme="minorHAnsi"/>
        </w:rPr>
        <w:t xml:space="preserve"> and extend findings from Yang et al by indicating that four BP measurements</w:t>
      </w:r>
      <w:r w:rsidR="00143373">
        <w:rPr>
          <w:rFonts w:cstheme="minorHAnsi"/>
        </w:rPr>
        <w:t xml:space="preserve"> are sufficient for </w:t>
      </w:r>
      <w:r w:rsidR="00573D48">
        <w:rPr>
          <w:rFonts w:cstheme="minorHAnsi"/>
        </w:rPr>
        <w:t xml:space="preserve">measuring BP </w:t>
      </w:r>
      <w:r w:rsidR="00143373">
        <w:rPr>
          <w:rFonts w:cstheme="minorHAnsi"/>
        </w:rPr>
        <w:t xml:space="preserve">during </w:t>
      </w:r>
      <w:r w:rsidR="00573D48">
        <w:rPr>
          <w:rFonts w:cstheme="minorHAnsi"/>
        </w:rPr>
        <w:t>sleep and that the timing of BP measurements substantial</w:t>
      </w:r>
      <w:r w:rsidR="00143373">
        <w:rPr>
          <w:rFonts w:cstheme="minorHAnsi"/>
        </w:rPr>
        <w:t>ly</w:t>
      </w:r>
      <w:r w:rsidR="00573D48">
        <w:rPr>
          <w:rFonts w:cstheme="minorHAnsi"/>
        </w:rPr>
        <w:t xml:space="preserve"> impact</w:t>
      </w:r>
      <w:r w:rsidR="00143373">
        <w:rPr>
          <w:rFonts w:cstheme="minorHAnsi"/>
        </w:rPr>
        <w:t>s</w:t>
      </w:r>
      <w:r w:rsidR="00573D48">
        <w:rPr>
          <w:rFonts w:cstheme="minorHAnsi"/>
        </w:rPr>
        <w:t xml:space="preserve"> the accuracy of mean BP </w:t>
      </w:r>
      <w:r w:rsidR="00143373">
        <w:rPr>
          <w:rFonts w:cstheme="minorHAnsi"/>
        </w:rPr>
        <w:t>during sleep</w:t>
      </w:r>
      <w:r w:rsidR="00573D48">
        <w:rPr>
          <w:rFonts w:cstheme="minorHAnsi"/>
        </w:rPr>
        <w:t>.</w:t>
      </w:r>
      <w:r w:rsidR="00CF0BD0" w:rsidRPr="00E02174">
        <w:rPr>
          <w:rFonts w:cstheme="minorHAnsi"/>
        </w:rPr>
        <w:t xml:space="preserve"> </w:t>
      </w:r>
      <w:r w:rsidRPr="00E02174">
        <w:rPr>
          <w:rFonts w:cstheme="minorHAnsi"/>
        </w:rPr>
        <w:t>Given that the median (interquartile range) number of successful BP readings during sleep for JHS and CARDIA participants in the current study was 24 (22 - 27) and 16 (14 – 18), respectively</w:t>
      </w:r>
      <w:r w:rsidR="00573D48">
        <w:rPr>
          <w:rFonts w:cstheme="minorHAnsi"/>
        </w:rPr>
        <w:t xml:space="preserve">, </w:t>
      </w:r>
      <w:r w:rsidR="00143373">
        <w:rPr>
          <w:rFonts w:cstheme="minorHAnsi"/>
        </w:rPr>
        <w:t xml:space="preserve">BP </w:t>
      </w:r>
      <w:r w:rsidR="00143373">
        <w:rPr>
          <w:rFonts w:cstheme="minorHAnsi"/>
        </w:rPr>
        <w:lastRenderedPageBreak/>
        <w:t>monitoring may cause substantially less sleep disturbance if only four BP measurements are taken during sleep.</w:t>
      </w:r>
      <w:r w:rsidRPr="00E02174">
        <w:rPr>
          <w:rFonts w:cstheme="minorHAnsi"/>
        </w:rPr>
        <w:t xml:space="preserve"> </w:t>
      </w:r>
    </w:p>
    <w:p w14:paraId="6BDA71D5" w14:textId="77777777" w:rsidR="004A6063" w:rsidRPr="00E02174" w:rsidRDefault="004A6063" w:rsidP="004A6063">
      <w:pPr>
        <w:spacing w:line="480" w:lineRule="auto"/>
        <w:contextualSpacing/>
        <w:rPr>
          <w:rFonts w:cstheme="minorHAnsi"/>
        </w:rPr>
      </w:pPr>
    </w:p>
    <w:p w14:paraId="37079C1A" w14:textId="75623777" w:rsidR="00496D2F" w:rsidRDefault="004A6063" w:rsidP="00496D2F">
      <w:pPr>
        <w:spacing w:line="480" w:lineRule="auto"/>
        <w:contextualSpacing/>
        <w:rPr>
          <w:rFonts w:cstheme="minorHAnsi"/>
        </w:rPr>
      </w:pPr>
      <w:r w:rsidRPr="00E02174">
        <w:rPr>
          <w:rFonts w:cstheme="minorHAnsi"/>
        </w:rPr>
        <w:t xml:space="preserve">Among variants that </w:t>
      </w:r>
      <w:r w:rsidR="002E4298">
        <w:rPr>
          <w:rFonts w:cstheme="minorHAnsi"/>
        </w:rPr>
        <w:t>used</w:t>
      </w:r>
      <w:r w:rsidR="002E4298" w:rsidRPr="00E02174">
        <w:rPr>
          <w:rFonts w:cstheme="minorHAnsi"/>
        </w:rPr>
        <w:t xml:space="preserve"> </w:t>
      </w:r>
      <w:r w:rsidR="00904969">
        <w:rPr>
          <w:rFonts w:cstheme="minorHAnsi"/>
        </w:rPr>
        <w:t>three or four</w:t>
      </w:r>
      <w:r w:rsidRPr="00E02174">
        <w:rPr>
          <w:rFonts w:cstheme="minorHAnsi"/>
        </w:rPr>
        <w:t xml:space="preserve"> BP measurements, several appear to be accurate.</w:t>
      </w:r>
      <w:r w:rsidR="00496D2F">
        <w:rPr>
          <w:rFonts w:cstheme="minorHAnsi"/>
        </w:rPr>
        <w:t xml:space="preserve"> </w:t>
      </w:r>
      <w:r w:rsidR="00496D2F" w:rsidRPr="00496D2F">
        <w:rPr>
          <w:rFonts w:cstheme="minorHAnsi"/>
        </w:rPr>
        <w:t>In total, five and nine BP sampling variations using three and four BP measurements during sleep</w:t>
      </w:r>
      <w:r w:rsidR="00496D2F">
        <w:rPr>
          <w:rFonts w:cstheme="minorHAnsi"/>
        </w:rPr>
        <w:t>, respectively,</w:t>
      </w:r>
      <w:r w:rsidR="00496D2F" w:rsidRPr="00496D2F">
        <w:rPr>
          <w:rFonts w:cstheme="minorHAnsi"/>
        </w:rPr>
        <w:t xml:space="preserve"> obtained an estimated Kappa statistic &gt; 0.80, suggesting strong agreement with measuring BP throughout sleep.</w:t>
      </w:r>
      <w:r w:rsidRPr="00E02174">
        <w:rPr>
          <w:rFonts w:cstheme="minorHAnsi"/>
        </w:rPr>
        <w:t xml:space="preserve"> </w:t>
      </w:r>
      <w:r w:rsidR="00496D2F">
        <w:rPr>
          <w:rFonts w:cstheme="minorHAnsi"/>
        </w:rPr>
        <w:t>For example, s</w:t>
      </w:r>
      <w:r w:rsidRPr="00E02174">
        <w:rPr>
          <w:rFonts w:cstheme="minorHAnsi"/>
        </w:rPr>
        <w:t>ampling BP at 2, 3, and 4 hours after sleep (the sampling variant studied by Kario et al.) obtained a</w:t>
      </w:r>
      <w:r w:rsidR="00496D2F">
        <w:rPr>
          <w:rFonts w:cstheme="minorHAnsi"/>
        </w:rPr>
        <w:t>n overall</w:t>
      </w:r>
      <w:r w:rsidRPr="00E02174">
        <w:rPr>
          <w:rFonts w:cstheme="minorHAnsi"/>
        </w:rPr>
        <w:t xml:space="preserve"> Kappa statistic </w:t>
      </w:r>
      <w:r w:rsidR="00496D2F">
        <w:rPr>
          <w:rFonts w:cstheme="minorHAnsi"/>
        </w:rPr>
        <w:t>of 0.81 (95% CI 0.78 – 0.85)</w:t>
      </w:r>
      <w:r w:rsidRPr="00E02174">
        <w:rPr>
          <w:rFonts w:cstheme="minorHAnsi"/>
        </w:rPr>
        <w:t xml:space="preserve">. </w:t>
      </w:r>
      <w:r w:rsidR="00904969" w:rsidRPr="00904969">
        <w:rPr>
          <w:rFonts w:cstheme="minorHAnsi"/>
        </w:rPr>
        <w:t xml:space="preserve">However, the current study did not find any </w:t>
      </w:r>
      <w:r w:rsidR="00904969">
        <w:rPr>
          <w:rFonts w:cstheme="minorHAnsi"/>
        </w:rPr>
        <w:t xml:space="preserve">BP sampling variations using two measurements that obtained Kappa statistics exceeding 0.80. </w:t>
      </w:r>
      <w:r w:rsidR="00496D2F">
        <w:rPr>
          <w:rFonts w:cstheme="minorHAnsi"/>
        </w:rPr>
        <w:t xml:space="preserve">These results suggest that some flexibility is warranted for choosing the timing of </w:t>
      </w:r>
      <w:r w:rsidR="00904969">
        <w:rPr>
          <w:rFonts w:cstheme="minorHAnsi"/>
        </w:rPr>
        <w:t>three</w:t>
      </w:r>
      <w:r w:rsidR="00496D2F">
        <w:rPr>
          <w:rFonts w:cstheme="minorHAnsi"/>
        </w:rPr>
        <w:t xml:space="preserve"> or </w:t>
      </w:r>
      <w:r w:rsidR="00904969">
        <w:rPr>
          <w:rFonts w:cstheme="minorHAnsi"/>
        </w:rPr>
        <w:t>four</w:t>
      </w:r>
      <w:r w:rsidR="00496D2F">
        <w:rPr>
          <w:rFonts w:cstheme="minorHAnsi"/>
        </w:rPr>
        <w:t xml:space="preserve"> BP measurements during sleep</w:t>
      </w:r>
      <w:r w:rsidR="00904969">
        <w:rPr>
          <w:rFonts w:cstheme="minorHAnsi"/>
        </w:rPr>
        <w:t xml:space="preserve">, as many of these variations obtained excellent agreement with measuring BP throughout sleep. </w:t>
      </w:r>
    </w:p>
    <w:p w14:paraId="638374B5" w14:textId="2A891215" w:rsidR="004A6063" w:rsidRPr="00E02174" w:rsidRDefault="004A6063" w:rsidP="004A6063">
      <w:pPr>
        <w:spacing w:line="480" w:lineRule="auto"/>
        <w:contextualSpacing/>
        <w:rPr>
          <w:rFonts w:cstheme="minorHAnsi"/>
        </w:rPr>
      </w:pPr>
    </w:p>
    <w:p w14:paraId="219F9EAB" w14:textId="4A1A098D" w:rsidR="0091415D" w:rsidRDefault="004A6063" w:rsidP="004A6063">
      <w:pPr>
        <w:spacing w:line="480" w:lineRule="auto"/>
        <w:contextualSpacing/>
        <w:rPr>
          <w:rFonts w:cstheme="minorHAnsi"/>
        </w:rPr>
      </w:pPr>
      <w:r w:rsidRPr="00E02174">
        <w:rPr>
          <w:rFonts w:cstheme="minorHAnsi"/>
        </w:rPr>
        <w:t xml:space="preserve">The current study has several strengths. We analyzed data from two independent cohorts that collected ABPM data. We investigated a comprehensive set of variants for sampling BP during sleep, allowing us to identify several variants that exhibited high </w:t>
      </w:r>
      <w:r w:rsidR="00143373">
        <w:rPr>
          <w:rFonts w:cstheme="minorHAnsi"/>
        </w:rPr>
        <w:t>agreement</w:t>
      </w:r>
      <w:r w:rsidRPr="00E02174">
        <w:rPr>
          <w:rFonts w:cstheme="minorHAnsi"/>
        </w:rPr>
        <w:t xml:space="preserve"> with full ABPM. We conducted analyses separately by study, and the parallel assessment of each BP sampling variant reduced the likelihood of finding spurious results that would not generalize to broader settings. In addition, the current study is subject to some limitations. While sleep was monitored using actigraphy in the CARDIA study, the JHS relied on self-reported sleep diaries to identify awake and asleep times. Due to strict inclusion criteria, the current study excluded a substantial proportion of participants from each cohort. Results from the </w:t>
      </w:r>
      <w:r w:rsidRPr="00E02174">
        <w:rPr>
          <w:rFonts w:cstheme="minorHAnsi"/>
        </w:rPr>
        <w:lastRenderedPageBreak/>
        <w:t xml:space="preserve">current study may not generalize to settings where participants sleep for &lt;5 hours or miss </w:t>
      </w:r>
      <w:r w:rsidR="00143373">
        <w:rPr>
          <w:rFonts w:cstheme="minorHAnsi"/>
        </w:rPr>
        <w:t xml:space="preserve">any planned </w:t>
      </w:r>
      <w:r w:rsidRPr="00E02174">
        <w:rPr>
          <w:rFonts w:cstheme="minorHAnsi"/>
        </w:rPr>
        <w:t xml:space="preserve">BP measurements. </w:t>
      </w:r>
    </w:p>
    <w:p w14:paraId="4C6B8570" w14:textId="77777777" w:rsidR="0091415D" w:rsidRDefault="0091415D" w:rsidP="004A6063">
      <w:pPr>
        <w:spacing w:line="480" w:lineRule="auto"/>
        <w:contextualSpacing/>
        <w:rPr>
          <w:rFonts w:cstheme="minorHAnsi"/>
        </w:rPr>
      </w:pPr>
    </w:p>
    <w:p w14:paraId="45213917" w14:textId="57A256F1" w:rsidR="004A6063" w:rsidRPr="00E02174" w:rsidRDefault="004A6063" w:rsidP="004A6063">
      <w:pPr>
        <w:spacing w:line="480" w:lineRule="auto"/>
        <w:contextualSpacing/>
        <w:rPr>
          <w:rFonts w:cstheme="minorHAnsi"/>
        </w:rPr>
      </w:pPr>
      <w:r w:rsidRPr="00E02174">
        <w:rPr>
          <w:rFonts w:cstheme="minorHAnsi"/>
        </w:rPr>
        <w:t xml:space="preserve">In summary, measuring BP 3 or 4 times during sleep may provide mean asleep BP estimates that </w:t>
      </w:r>
      <w:r w:rsidR="008B46BC">
        <w:rPr>
          <w:rFonts w:cstheme="minorHAnsi"/>
        </w:rPr>
        <w:t>have</w:t>
      </w:r>
      <w:r w:rsidR="008B46BC" w:rsidRPr="00E02174">
        <w:rPr>
          <w:rFonts w:cstheme="minorHAnsi"/>
        </w:rPr>
        <w:t xml:space="preserve"> </w:t>
      </w:r>
      <w:r w:rsidRPr="00E02174">
        <w:rPr>
          <w:rFonts w:cstheme="minorHAnsi"/>
        </w:rPr>
        <w:t xml:space="preserve">high agreement with </w:t>
      </w:r>
      <w:r w:rsidR="00143373">
        <w:rPr>
          <w:rFonts w:cstheme="minorHAnsi"/>
        </w:rPr>
        <w:t>measuring BP throughout sleep.</w:t>
      </w:r>
      <w:r w:rsidRPr="00E02174">
        <w:rPr>
          <w:rFonts w:cstheme="minorHAnsi"/>
        </w:rPr>
        <w:t xml:space="preserve"> </w:t>
      </w:r>
      <w:r w:rsidR="00FF5643">
        <w:rPr>
          <w:rFonts w:cstheme="minorHAnsi"/>
        </w:rPr>
        <w:t>Additionally, measuring BP at 1, 2, 4, and 5 hours after sleep or 1, 2, 4, and 5 hours after midnight may obtain</w:t>
      </w:r>
      <w:bookmarkStart w:id="1" w:name="_GoBack"/>
      <w:bookmarkEnd w:id="1"/>
      <w:r w:rsidR="00FF5643">
        <w:rPr>
          <w:rFonts w:cstheme="minorHAnsi"/>
        </w:rPr>
        <w:t xml:space="preserve"> high agreement with measuring BP throughout sleep</w:t>
      </w:r>
      <w:r w:rsidRPr="00E02174">
        <w:rPr>
          <w:rFonts w:cstheme="minorHAnsi"/>
        </w:rPr>
        <w:t xml:space="preserve">. </w:t>
      </w:r>
      <w:r w:rsidRPr="00E02174">
        <w:rPr>
          <w:rFonts w:cstheme="minorHAnsi"/>
          <w:b/>
        </w:rPr>
        <w:br w:type="page"/>
      </w:r>
    </w:p>
    <w:p w14:paraId="2698126E" w14:textId="77777777" w:rsidR="004A6063" w:rsidRPr="00E02174" w:rsidRDefault="004A6063" w:rsidP="004A6063">
      <w:pPr>
        <w:rPr>
          <w:rFonts w:cstheme="minorHAnsi"/>
          <w:b/>
        </w:rPr>
      </w:pPr>
      <w:r w:rsidRPr="00E02174">
        <w:rPr>
          <w:rFonts w:cstheme="minorHAnsi"/>
          <w:b/>
        </w:rPr>
        <w:lastRenderedPageBreak/>
        <w:t>References</w:t>
      </w:r>
    </w:p>
    <w:p w14:paraId="2C08891D" w14:textId="77777777" w:rsidR="004E0A1E" w:rsidRPr="004E0A1E" w:rsidRDefault="004A6063" w:rsidP="004E0A1E">
      <w:pPr>
        <w:pStyle w:val="Bibliography"/>
        <w:rPr>
          <w:rFonts w:ascii="Calibri" w:hAnsi="Calibri" w:cs="Calibri"/>
        </w:rPr>
      </w:pPr>
      <w:r w:rsidRPr="00E02174">
        <w:rPr>
          <w:rFonts w:cstheme="minorHAnsi"/>
        </w:rPr>
        <w:fldChar w:fldCharType="begin"/>
      </w:r>
      <w:r w:rsidR="008D59A4">
        <w:rPr>
          <w:rFonts w:cstheme="minorHAnsi"/>
        </w:rPr>
        <w:instrText xml:space="preserve"> ADDIN ZOTERO_BIBL {"uncited":[],"omitted":[],"custom":[]} CSL_BIBLIOGRAPHY </w:instrText>
      </w:r>
      <w:r w:rsidRPr="00E02174">
        <w:rPr>
          <w:rFonts w:cstheme="minorHAnsi"/>
        </w:rPr>
        <w:fldChar w:fldCharType="separate"/>
      </w:r>
      <w:r w:rsidR="004E0A1E" w:rsidRPr="004E0A1E">
        <w:rPr>
          <w:rFonts w:ascii="Calibri" w:hAnsi="Calibri" w:cs="Calibri"/>
        </w:rPr>
        <w:t>1.</w:t>
      </w:r>
      <w:r w:rsidR="004E0A1E" w:rsidRPr="004E0A1E">
        <w:rPr>
          <w:rFonts w:ascii="Calibri" w:hAnsi="Calibri" w:cs="Calibri"/>
        </w:rPr>
        <w:tab/>
        <w:t xml:space="preserve">O’Brien E, Parati G, Stergiou G, Asmar R, Beilin L, Bilo G, Clement D, De La Sierra A, De Leeuw P, Dolan E. European Society of Hypertension position paper on ambulatory blood pressure monitoring. </w:t>
      </w:r>
      <w:r w:rsidR="004E0A1E" w:rsidRPr="004E0A1E">
        <w:rPr>
          <w:rFonts w:ascii="Calibri" w:hAnsi="Calibri" w:cs="Calibri"/>
          <w:i/>
          <w:iCs/>
        </w:rPr>
        <w:t>Journal of hypertension</w:t>
      </w:r>
      <w:r w:rsidR="004E0A1E" w:rsidRPr="004E0A1E">
        <w:rPr>
          <w:rFonts w:ascii="Calibri" w:hAnsi="Calibri" w:cs="Calibri"/>
        </w:rPr>
        <w:t>. 2013;31:1731–1768.</w:t>
      </w:r>
    </w:p>
    <w:p w14:paraId="5E80D881" w14:textId="77777777" w:rsidR="004E0A1E" w:rsidRPr="004E0A1E" w:rsidRDefault="004E0A1E" w:rsidP="004E0A1E">
      <w:pPr>
        <w:pStyle w:val="Bibliography"/>
        <w:rPr>
          <w:rFonts w:ascii="Calibri" w:hAnsi="Calibri" w:cs="Calibri"/>
        </w:rPr>
      </w:pPr>
      <w:r w:rsidRPr="004E0A1E">
        <w:rPr>
          <w:rFonts w:ascii="Calibri" w:hAnsi="Calibri" w:cs="Calibri"/>
        </w:rPr>
        <w:t>2.</w:t>
      </w:r>
      <w:r w:rsidRPr="004E0A1E">
        <w:rPr>
          <w:rFonts w:ascii="Calibri" w:hAnsi="Calibri" w:cs="Calibri"/>
        </w:rPr>
        <w:tab/>
        <w:t xml:space="preserve">Parati G, Stergiou G, O’Brien E, Asmar R, Beilin L, Bilo G, Clement D, De La Sierra A, De Leeuw P, Dolan E. European Society of Hypertension practice guidelines for ambulatory blood pressure monitoring. </w:t>
      </w:r>
      <w:r w:rsidRPr="004E0A1E">
        <w:rPr>
          <w:rFonts w:ascii="Calibri" w:hAnsi="Calibri" w:cs="Calibri"/>
          <w:i/>
          <w:iCs/>
        </w:rPr>
        <w:t>Journal of hypertension</w:t>
      </w:r>
      <w:r w:rsidRPr="004E0A1E">
        <w:rPr>
          <w:rFonts w:ascii="Calibri" w:hAnsi="Calibri" w:cs="Calibri"/>
        </w:rPr>
        <w:t>. 2014;32:1359–1366.</w:t>
      </w:r>
    </w:p>
    <w:p w14:paraId="0FFEA4D5" w14:textId="77777777" w:rsidR="004E0A1E" w:rsidRPr="004E0A1E" w:rsidRDefault="004E0A1E" w:rsidP="004E0A1E">
      <w:pPr>
        <w:pStyle w:val="Bibliography"/>
        <w:rPr>
          <w:rFonts w:ascii="Calibri" w:hAnsi="Calibri" w:cs="Calibri"/>
        </w:rPr>
      </w:pPr>
      <w:r w:rsidRPr="004E0A1E">
        <w:rPr>
          <w:rFonts w:ascii="Calibri" w:hAnsi="Calibri" w:cs="Calibri"/>
        </w:rPr>
        <w:t>3.</w:t>
      </w:r>
      <w:r w:rsidRPr="004E0A1E">
        <w:rPr>
          <w:rFonts w:ascii="Calibri" w:hAnsi="Calibri" w:cs="Calibri"/>
        </w:rPr>
        <w:tab/>
        <w:t xml:space="preserve">Shimamoto K, Ando K, Fujita T, Hasebe N, Higaki J, Horiuchi M, Imai Y, Imaizumi T, Ishimitsu T, Ito M. The Japanese Society of Hypertension guidelines for the management of hypertension (JSH 2014). </w:t>
      </w:r>
      <w:r w:rsidRPr="004E0A1E">
        <w:rPr>
          <w:rFonts w:ascii="Calibri" w:hAnsi="Calibri" w:cs="Calibri"/>
          <w:i/>
          <w:iCs/>
        </w:rPr>
        <w:t>Hypertension Research</w:t>
      </w:r>
      <w:r w:rsidRPr="004E0A1E">
        <w:rPr>
          <w:rFonts w:ascii="Calibri" w:hAnsi="Calibri" w:cs="Calibri"/>
        </w:rPr>
        <w:t>. 2014;37:253–390.</w:t>
      </w:r>
    </w:p>
    <w:p w14:paraId="37063C4C" w14:textId="77777777" w:rsidR="004E0A1E" w:rsidRPr="004E0A1E" w:rsidRDefault="004E0A1E" w:rsidP="004E0A1E">
      <w:pPr>
        <w:pStyle w:val="Bibliography"/>
        <w:rPr>
          <w:rFonts w:ascii="Calibri" w:hAnsi="Calibri" w:cs="Calibri"/>
        </w:rPr>
      </w:pPr>
      <w:r w:rsidRPr="004E0A1E">
        <w:rPr>
          <w:rFonts w:ascii="Calibri" w:hAnsi="Calibri" w:cs="Calibri"/>
        </w:rPr>
        <w:t>4.</w:t>
      </w:r>
      <w:r w:rsidRPr="004E0A1E">
        <w:rPr>
          <w:rFonts w:ascii="Calibri" w:hAnsi="Calibri" w:cs="Calibri"/>
        </w:rPr>
        <w:tab/>
        <w:t xml:space="preserve">Friedman O, Logan AG. Can nocturnal hypertension predict cardiovascular risk? </w:t>
      </w:r>
      <w:r w:rsidRPr="004E0A1E">
        <w:rPr>
          <w:rFonts w:ascii="Calibri" w:hAnsi="Calibri" w:cs="Calibri"/>
          <w:i/>
          <w:iCs/>
        </w:rPr>
        <w:t>Integrated blood pressure control</w:t>
      </w:r>
      <w:r w:rsidRPr="004E0A1E">
        <w:rPr>
          <w:rFonts w:ascii="Calibri" w:hAnsi="Calibri" w:cs="Calibri"/>
        </w:rPr>
        <w:t>. 2009;2:25.</w:t>
      </w:r>
    </w:p>
    <w:p w14:paraId="0543FCF0" w14:textId="77777777" w:rsidR="004E0A1E" w:rsidRPr="004E0A1E" w:rsidRDefault="004E0A1E" w:rsidP="004E0A1E">
      <w:pPr>
        <w:pStyle w:val="Bibliography"/>
        <w:rPr>
          <w:rFonts w:ascii="Calibri" w:hAnsi="Calibri" w:cs="Calibri"/>
        </w:rPr>
      </w:pPr>
      <w:r w:rsidRPr="004E0A1E">
        <w:rPr>
          <w:rFonts w:ascii="Calibri" w:hAnsi="Calibri" w:cs="Calibri"/>
        </w:rPr>
        <w:t>5.</w:t>
      </w:r>
      <w:r w:rsidRPr="004E0A1E">
        <w:rPr>
          <w:rFonts w:ascii="Calibri" w:hAnsi="Calibri" w:cs="Calibri"/>
        </w:rPr>
        <w:tab/>
        <w:t xml:space="preserve">Yano Y, Tanner RM, Sakhuja S, Jaeger BC, Booth JN, Abdalla M, Pugliese D, Seals SR, Ogedegbe G, Jones DW. Association of daytime and nighttime blood pressure with cardiovascular disease events among African American individuals. </w:t>
      </w:r>
      <w:r w:rsidRPr="004E0A1E">
        <w:rPr>
          <w:rFonts w:ascii="Calibri" w:hAnsi="Calibri" w:cs="Calibri"/>
          <w:i/>
          <w:iCs/>
        </w:rPr>
        <w:t>JAMA cardiology</w:t>
      </w:r>
      <w:r w:rsidRPr="004E0A1E">
        <w:rPr>
          <w:rFonts w:ascii="Calibri" w:hAnsi="Calibri" w:cs="Calibri"/>
        </w:rPr>
        <w:t>. 2019;4:910–917.</w:t>
      </w:r>
    </w:p>
    <w:p w14:paraId="1C4B480D" w14:textId="77777777" w:rsidR="004E0A1E" w:rsidRPr="004E0A1E" w:rsidRDefault="004E0A1E" w:rsidP="004E0A1E">
      <w:pPr>
        <w:pStyle w:val="Bibliography"/>
        <w:rPr>
          <w:rFonts w:ascii="Calibri" w:hAnsi="Calibri" w:cs="Calibri"/>
        </w:rPr>
      </w:pPr>
      <w:r w:rsidRPr="004E0A1E">
        <w:rPr>
          <w:rFonts w:ascii="Calibri" w:hAnsi="Calibri" w:cs="Calibri"/>
        </w:rPr>
        <w:t>6.</w:t>
      </w:r>
      <w:r w:rsidRPr="004E0A1E">
        <w:rPr>
          <w:rFonts w:ascii="Calibri" w:hAnsi="Calibri" w:cs="Calibri"/>
        </w:rPr>
        <w:tab/>
        <w:t xml:space="preserve">Kario K. Nocturnal hypertension: new technology and evidence. </w:t>
      </w:r>
      <w:r w:rsidRPr="004E0A1E">
        <w:rPr>
          <w:rFonts w:ascii="Calibri" w:hAnsi="Calibri" w:cs="Calibri"/>
          <w:i/>
          <w:iCs/>
        </w:rPr>
        <w:t>Hypertension</w:t>
      </w:r>
      <w:r w:rsidRPr="004E0A1E">
        <w:rPr>
          <w:rFonts w:ascii="Calibri" w:hAnsi="Calibri" w:cs="Calibri"/>
        </w:rPr>
        <w:t>. 2018;71:997–1009.</w:t>
      </w:r>
    </w:p>
    <w:p w14:paraId="0F17CB6E" w14:textId="77777777" w:rsidR="004E0A1E" w:rsidRPr="004E0A1E" w:rsidRDefault="004E0A1E" w:rsidP="004E0A1E">
      <w:pPr>
        <w:pStyle w:val="Bibliography"/>
        <w:rPr>
          <w:rFonts w:ascii="Calibri" w:hAnsi="Calibri" w:cs="Calibri"/>
        </w:rPr>
      </w:pPr>
      <w:r w:rsidRPr="004E0A1E">
        <w:rPr>
          <w:rFonts w:ascii="Calibri" w:hAnsi="Calibri" w:cs="Calibri"/>
        </w:rPr>
        <w:t>7.</w:t>
      </w:r>
      <w:r w:rsidRPr="004E0A1E">
        <w:rPr>
          <w:rFonts w:ascii="Calibri" w:hAnsi="Calibri" w:cs="Calibri"/>
        </w:rPr>
        <w:tab/>
        <w:t xml:space="preserve">Pickering TG, Shimbo D, Haas D. Ambulatory blood-pressure monitoring. </w:t>
      </w:r>
      <w:r w:rsidRPr="004E0A1E">
        <w:rPr>
          <w:rFonts w:ascii="Calibri" w:hAnsi="Calibri" w:cs="Calibri"/>
          <w:i/>
          <w:iCs/>
        </w:rPr>
        <w:t>New England Journal of Medicine</w:t>
      </w:r>
      <w:r w:rsidRPr="004E0A1E">
        <w:rPr>
          <w:rFonts w:ascii="Calibri" w:hAnsi="Calibri" w:cs="Calibri"/>
        </w:rPr>
        <w:t>. 2006;354:2368–2374.</w:t>
      </w:r>
    </w:p>
    <w:p w14:paraId="1EE3F0FD" w14:textId="77777777" w:rsidR="004E0A1E" w:rsidRPr="004E0A1E" w:rsidRDefault="004E0A1E" w:rsidP="004E0A1E">
      <w:pPr>
        <w:pStyle w:val="Bibliography"/>
        <w:rPr>
          <w:rFonts w:ascii="Calibri" w:hAnsi="Calibri" w:cs="Calibri"/>
        </w:rPr>
      </w:pPr>
      <w:r w:rsidRPr="004E0A1E">
        <w:rPr>
          <w:rFonts w:ascii="Calibri" w:hAnsi="Calibri" w:cs="Calibri"/>
        </w:rPr>
        <w:t>8.</w:t>
      </w:r>
      <w:r w:rsidRPr="004E0A1E">
        <w:rPr>
          <w:rFonts w:ascii="Calibri" w:hAnsi="Calibri" w:cs="Calibri"/>
        </w:rPr>
        <w:tab/>
        <w:t xml:space="preserve">Ernst ME, Bergus GR. Favorable patient acceptance of ambulatory blood pressure monitoring in a primary care setting in the United States: a cross-sectional survey. </w:t>
      </w:r>
      <w:r w:rsidRPr="004E0A1E">
        <w:rPr>
          <w:rFonts w:ascii="Calibri" w:hAnsi="Calibri" w:cs="Calibri"/>
          <w:i/>
          <w:iCs/>
        </w:rPr>
        <w:t>BMC family practice</w:t>
      </w:r>
      <w:r w:rsidRPr="004E0A1E">
        <w:rPr>
          <w:rFonts w:ascii="Calibri" w:hAnsi="Calibri" w:cs="Calibri"/>
        </w:rPr>
        <w:t>. 2003;4:15.</w:t>
      </w:r>
    </w:p>
    <w:p w14:paraId="29A0CBF7" w14:textId="77777777" w:rsidR="004E0A1E" w:rsidRPr="004E0A1E" w:rsidRDefault="004E0A1E" w:rsidP="004E0A1E">
      <w:pPr>
        <w:pStyle w:val="Bibliography"/>
        <w:rPr>
          <w:rFonts w:ascii="Calibri" w:hAnsi="Calibri" w:cs="Calibri"/>
        </w:rPr>
      </w:pPr>
      <w:r w:rsidRPr="004E0A1E">
        <w:rPr>
          <w:rFonts w:ascii="Calibri" w:hAnsi="Calibri" w:cs="Calibri"/>
        </w:rPr>
        <w:t>9.</w:t>
      </w:r>
      <w:r w:rsidRPr="004E0A1E">
        <w:rPr>
          <w:rFonts w:ascii="Calibri" w:hAnsi="Calibri" w:cs="Calibri"/>
        </w:rPr>
        <w:tab/>
        <w:t xml:space="preserve">Degaute JP, Kerkhofs M, Dramaix M, Linkowski P. Does non-invasive ambulatory blood pressure monitoring disturb sleep? </w:t>
      </w:r>
      <w:r w:rsidRPr="004E0A1E">
        <w:rPr>
          <w:rFonts w:ascii="Calibri" w:hAnsi="Calibri" w:cs="Calibri"/>
          <w:i/>
          <w:iCs/>
        </w:rPr>
        <w:t>Journal of hypertension</w:t>
      </w:r>
      <w:r w:rsidRPr="004E0A1E">
        <w:rPr>
          <w:rFonts w:ascii="Calibri" w:hAnsi="Calibri" w:cs="Calibri"/>
        </w:rPr>
        <w:t>. 1992;10:879–885.</w:t>
      </w:r>
    </w:p>
    <w:p w14:paraId="18BD8319" w14:textId="77777777" w:rsidR="004E0A1E" w:rsidRPr="004E0A1E" w:rsidRDefault="004E0A1E" w:rsidP="004E0A1E">
      <w:pPr>
        <w:pStyle w:val="Bibliography"/>
        <w:rPr>
          <w:rFonts w:ascii="Calibri" w:hAnsi="Calibri" w:cs="Calibri"/>
        </w:rPr>
      </w:pPr>
      <w:r w:rsidRPr="004E0A1E">
        <w:rPr>
          <w:rFonts w:ascii="Calibri" w:hAnsi="Calibri" w:cs="Calibri"/>
        </w:rPr>
        <w:t>10.</w:t>
      </w:r>
      <w:r w:rsidRPr="004E0A1E">
        <w:rPr>
          <w:rFonts w:ascii="Calibri" w:hAnsi="Calibri" w:cs="Calibri"/>
        </w:rPr>
        <w:tab/>
        <w:t xml:space="preserve">Agarwal R, Light RP. The effect of measuring ambulatory blood pressure on nighttime sleep and daytime activity—implications for dipping. </w:t>
      </w:r>
      <w:r w:rsidRPr="004E0A1E">
        <w:rPr>
          <w:rFonts w:ascii="Calibri" w:hAnsi="Calibri" w:cs="Calibri"/>
          <w:i/>
          <w:iCs/>
        </w:rPr>
        <w:t>Clinical Journal of the American Society of Nephrology</w:t>
      </w:r>
      <w:r w:rsidRPr="004E0A1E">
        <w:rPr>
          <w:rFonts w:ascii="Calibri" w:hAnsi="Calibri" w:cs="Calibri"/>
        </w:rPr>
        <w:t>. 2010;5:281–285.</w:t>
      </w:r>
    </w:p>
    <w:p w14:paraId="395B0AAF" w14:textId="77777777" w:rsidR="004E0A1E" w:rsidRPr="004E0A1E" w:rsidRDefault="004E0A1E" w:rsidP="004E0A1E">
      <w:pPr>
        <w:pStyle w:val="Bibliography"/>
        <w:rPr>
          <w:rFonts w:ascii="Calibri" w:hAnsi="Calibri" w:cs="Calibri"/>
        </w:rPr>
      </w:pPr>
      <w:r w:rsidRPr="004E0A1E">
        <w:rPr>
          <w:rFonts w:ascii="Calibri" w:hAnsi="Calibri" w:cs="Calibri"/>
        </w:rPr>
        <w:t>11.</w:t>
      </w:r>
      <w:r w:rsidRPr="004E0A1E">
        <w:rPr>
          <w:rFonts w:ascii="Calibri" w:hAnsi="Calibri" w:cs="Calibri"/>
        </w:rPr>
        <w:tab/>
        <w:t xml:space="preserve">Yarows SA, Julius S, Pickering TG. Home blood pressure monitoring. </w:t>
      </w:r>
      <w:r w:rsidRPr="004E0A1E">
        <w:rPr>
          <w:rFonts w:ascii="Calibri" w:hAnsi="Calibri" w:cs="Calibri"/>
          <w:i/>
          <w:iCs/>
        </w:rPr>
        <w:t>Archives of Internal Medicine</w:t>
      </w:r>
      <w:r w:rsidRPr="004E0A1E">
        <w:rPr>
          <w:rFonts w:ascii="Calibri" w:hAnsi="Calibri" w:cs="Calibri"/>
        </w:rPr>
        <w:t>. 2000;160:1251–1257.</w:t>
      </w:r>
    </w:p>
    <w:p w14:paraId="74B5A2AE" w14:textId="77777777" w:rsidR="004E0A1E" w:rsidRPr="004E0A1E" w:rsidRDefault="004E0A1E" w:rsidP="004E0A1E">
      <w:pPr>
        <w:pStyle w:val="Bibliography"/>
        <w:rPr>
          <w:rFonts w:ascii="Calibri" w:hAnsi="Calibri" w:cs="Calibri"/>
        </w:rPr>
      </w:pPr>
      <w:r w:rsidRPr="004E0A1E">
        <w:rPr>
          <w:rFonts w:ascii="Calibri" w:hAnsi="Calibri" w:cs="Calibri"/>
        </w:rPr>
        <w:t>12.</w:t>
      </w:r>
      <w:r w:rsidRPr="004E0A1E">
        <w:rPr>
          <w:rFonts w:ascii="Calibri" w:hAnsi="Calibri" w:cs="Calibri"/>
        </w:rPr>
        <w:tab/>
        <w:t xml:space="preserve">Kario K, Saito I, Kushiro T, Teramukai S, Ishikawa Y, Mori Y, Kobayashi F, Shimada K. Home blood pressure and cardiovascular outcomes in patients during antihypertensive therapy: primary results of HONEST, a large-scale prospective, real-world observational study. </w:t>
      </w:r>
      <w:r w:rsidRPr="004E0A1E">
        <w:rPr>
          <w:rFonts w:ascii="Calibri" w:hAnsi="Calibri" w:cs="Calibri"/>
          <w:i/>
          <w:iCs/>
        </w:rPr>
        <w:t>Hypertension</w:t>
      </w:r>
      <w:r w:rsidRPr="004E0A1E">
        <w:rPr>
          <w:rFonts w:ascii="Calibri" w:hAnsi="Calibri" w:cs="Calibri"/>
        </w:rPr>
        <w:t>. 2014;64:989–996.</w:t>
      </w:r>
    </w:p>
    <w:p w14:paraId="772ED582" w14:textId="77777777" w:rsidR="004E0A1E" w:rsidRPr="004E0A1E" w:rsidRDefault="004E0A1E" w:rsidP="004E0A1E">
      <w:pPr>
        <w:pStyle w:val="Bibliography"/>
        <w:rPr>
          <w:rFonts w:ascii="Calibri" w:hAnsi="Calibri" w:cs="Calibri"/>
        </w:rPr>
      </w:pPr>
      <w:r w:rsidRPr="004E0A1E">
        <w:rPr>
          <w:rFonts w:ascii="Calibri" w:hAnsi="Calibri" w:cs="Calibri"/>
        </w:rPr>
        <w:lastRenderedPageBreak/>
        <w:t>13.</w:t>
      </w:r>
      <w:r w:rsidRPr="004E0A1E">
        <w:rPr>
          <w:rFonts w:ascii="Calibri" w:hAnsi="Calibri" w:cs="Calibri"/>
        </w:rPr>
        <w:tab/>
        <w:t xml:space="preserve">Yang W-Y, Thijs L, Zhang Z-Y, Asayama K, Boggia J, Hansen TW, Ohkubo T, Jeppesen J, Stolarz-Skrzypek K, Malyutina S. Evidence-based proposal for the number of ambulatory readings required for assessing blood pressure level in research settings: an analysis of the IDACO database. </w:t>
      </w:r>
      <w:r w:rsidRPr="004E0A1E">
        <w:rPr>
          <w:rFonts w:ascii="Calibri" w:hAnsi="Calibri" w:cs="Calibri"/>
          <w:i/>
          <w:iCs/>
        </w:rPr>
        <w:t>Blood pressure</w:t>
      </w:r>
      <w:r w:rsidRPr="004E0A1E">
        <w:rPr>
          <w:rFonts w:ascii="Calibri" w:hAnsi="Calibri" w:cs="Calibri"/>
        </w:rPr>
        <w:t>. 2018;27:341–350.</w:t>
      </w:r>
    </w:p>
    <w:p w14:paraId="5AC1D66F" w14:textId="77777777" w:rsidR="004E0A1E" w:rsidRPr="004E0A1E" w:rsidRDefault="004E0A1E" w:rsidP="004E0A1E">
      <w:pPr>
        <w:pStyle w:val="Bibliography"/>
        <w:rPr>
          <w:rFonts w:ascii="Calibri" w:hAnsi="Calibri" w:cs="Calibri"/>
        </w:rPr>
      </w:pPr>
      <w:r w:rsidRPr="004E0A1E">
        <w:rPr>
          <w:rFonts w:ascii="Calibri" w:hAnsi="Calibri" w:cs="Calibri"/>
        </w:rPr>
        <w:t>14.</w:t>
      </w:r>
      <w:r w:rsidRPr="004E0A1E">
        <w:rPr>
          <w:rFonts w:ascii="Calibri" w:hAnsi="Calibri" w:cs="Calibri"/>
        </w:rPr>
        <w:tab/>
        <w:t xml:space="preserve">Rinfret F, Ouattara F, Cloutier L, Larochelle P, Ilinca M, Lamarre-Cliche M. The impact of unrecorded readings on the precision and diagnostic performance of home blood pressure monitoring: a statistical study. </w:t>
      </w:r>
      <w:r w:rsidRPr="004E0A1E">
        <w:rPr>
          <w:rFonts w:ascii="Calibri" w:hAnsi="Calibri" w:cs="Calibri"/>
          <w:i/>
          <w:iCs/>
        </w:rPr>
        <w:t>Journal of human hypertension</w:t>
      </w:r>
      <w:r w:rsidRPr="004E0A1E">
        <w:rPr>
          <w:rFonts w:ascii="Calibri" w:hAnsi="Calibri" w:cs="Calibri"/>
        </w:rPr>
        <w:t>. 2018;32:197–202.</w:t>
      </w:r>
    </w:p>
    <w:p w14:paraId="594C440D" w14:textId="77777777" w:rsidR="004E0A1E" w:rsidRPr="004E0A1E" w:rsidRDefault="004E0A1E" w:rsidP="004E0A1E">
      <w:pPr>
        <w:pStyle w:val="Bibliography"/>
        <w:rPr>
          <w:rFonts w:ascii="Calibri" w:hAnsi="Calibri" w:cs="Calibri"/>
        </w:rPr>
      </w:pPr>
      <w:r w:rsidRPr="004E0A1E">
        <w:rPr>
          <w:rFonts w:ascii="Calibri" w:hAnsi="Calibri" w:cs="Calibri"/>
        </w:rPr>
        <w:t>15.</w:t>
      </w:r>
      <w:r w:rsidRPr="004E0A1E">
        <w:rPr>
          <w:rFonts w:ascii="Calibri" w:hAnsi="Calibri" w:cs="Calibri"/>
        </w:rPr>
        <w:tab/>
        <w:t xml:space="preserve">Watson PF, Petrie A. Method agreement analysis: a review of correct methodology. </w:t>
      </w:r>
      <w:r w:rsidRPr="004E0A1E">
        <w:rPr>
          <w:rFonts w:ascii="Calibri" w:hAnsi="Calibri" w:cs="Calibri"/>
          <w:i/>
          <w:iCs/>
        </w:rPr>
        <w:t>Theriogenology</w:t>
      </w:r>
      <w:r w:rsidRPr="004E0A1E">
        <w:rPr>
          <w:rFonts w:ascii="Calibri" w:hAnsi="Calibri" w:cs="Calibri"/>
        </w:rPr>
        <w:t>. 2010;73:1167–1179.</w:t>
      </w:r>
    </w:p>
    <w:p w14:paraId="5DDB9DDB" w14:textId="77777777" w:rsidR="004E0A1E" w:rsidRPr="004E0A1E" w:rsidRDefault="004E0A1E" w:rsidP="004E0A1E">
      <w:pPr>
        <w:pStyle w:val="Bibliography"/>
        <w:rPr>
          <w:rFonts w:ascii="Calibri" w:hAnsi="Calibri" w:cs="Calibri"/>
        </w:rPr>
      </w:pPr>
      <w:r w:rsidRPr="004E0A1E">
        <w:rPr>
          <w:rFonts w:ascii="Calibri" w:hAnsi="Calibri" w:cs="Calibri"/>
        </w:rPr>
        <w:t>16.</w:t>
      </w:r>
      <w:r w:rsidRPr="004E0A1E">
        <w:rPr>
          <w:rFonts w:ascii="Calibri" w:hAnsi="Calibri" w:cs="Calibri"/>
        </w:rPr>
        <w:tab/>
        <w:t xml:space="preserve">Taylor Jr HA, Wilson JG, Jones DW, Sarpong DF, Srinivasan A, Garrison RJ, Nelson C, Wyatt SB. Toward resolution of cardiovascular health disparities in African Americans: design and methods of the Jackson Heart Study. </w:t>
      </w:r>
      <w:r w:rsidRPr="004E0A1E">
        <w:rPr>
          <w:rFonts w:ascii="Calibri" w:hAnsi="Calibri" w:cs="Calibri"/>
          <w:i/>
          <w:iCs/>
        </w:rPr>
        <w:t>Ethn Dis</w:t>
      </w:r>
      <w:r w:rsidRPr="004E0A1E">
        <w:rPr>
          <w:rFonts w:ascii="Calibri" w:hAnsi="Calibri" w:cs="Calibri"/>
        </w:rPr>
        <w:t>. 2005;15:S6–4.</w:t>
      </w:r>
    </w:p>
    <w:p w14:paraId="4D43D36B" w14:textId="77777777" w:rsidR="004E0A1E" w:rsidRPr="004E0A1E" w:rsidRDefault="004E0A1E" w:rsidP="004E0A1E">
      <w:pPr>
        <w:pStyle w:val="Bibliography"/>
        <w:rPr>
          <w:rFonts w:ascii="Calibri" w:hAnsi="Calibri" w:cs="Calibri"/>
        </w:rPr>
      </w:pPr>
      <w:r w:rsidRPr="004E0A1E">
        <w:rPr>
          <w:rFonts w:ascii="Calibri" w:hAnsi="Calibri" w:cs="Calibri"/>
        </w:rPr>
        <w:t>17.</w:t>
      </w:r>
      <w:r w:rsidRPr="004E0A1E">
        <w:rPr>
          <w:rFonts w:ascii="Calibri" w:hAnsi="Calibri" w:cs="Calibri"/>
        </w:rPr>
        <w:tab/>
        <w:t xml:space="preserve">Friedman GD, Cutter GR, Donahue RP, Hughes GH, Hulley SB, Jacobs DR, Liu K, Savage PJ. CARDIA: study design, recruitment, and some characteristics of the examined subjects. </w:t>
      </w:r>
      <w:r w:rsidRPr="004E0A1E">
        <w:rPr>
          <w:rFonts w:ascii="Calibri" w:hAnsi="Calibri" w:cs="Calibri"/>
          <w:i/>
          <w:iCs/>
        </w:rPr>
        <w:t>Journal of clinical epidemiology</w:t>
      </w:r>
      <w:r w:rsidRPr="004E0A1E">
        <w:rPr>
          <w:rFonts w:ascii="Calibri" w:hAnsi="Calibri" w:cs="Calibri"/>
        </w:rPr>
        <w:t>. 1988;41:1105–1116.</w:t>
      </w:r>
    </w:p>
    <w:p w14:paraId="3E128930" w14:textId="77777777" w:rsidR="004E0A1E" w:rsidRPr="004E0A1E" w:rsidRDefault="004E0A1E" w:rsidP="004E0A1E">
      <w:pPr>
        <w:pStyle w:val="Bibliography"/>
        <w:rPr>
          <w:rFonts w:ascii="Calibri" w:hAnsi="Calibri" w:cs="Calibri"/>
        </w:rPr>
      </w:pPr>
      <w:r w:rsidRPr="004E0A1E">
        <w:rPr>
          <w:rFonts w:ascii="Calibri" w:hAnsi="Calibri" w:cs="Calibri"/>
        </w:rPr>
        <w:t>18.</w:t>
      </w:r>
      <w:r w:rsidRPr="004E0A1E">
        <w:rPr>
          <w:rFonts w:ascii="Calibri" w:hAnsi="Calibri" w:cs="Calibri"/>
        </w:rPr>
        <w:tab/>
        <w:t xml:space="preserve">Lang RM, Badano LP, Mor-Avi V, Afilalo J, Armstrong A, Ernande L, Flachskampf FA, Foster E, Goldstein SA, Kuznetsova T. Recommendations for cardiac chamber quantification by echocardiography in adults: an update from the American Society of Echocardiography and the European Association of Cardiovascular Imaging. </w:t>
      </w:r>
      <w:r w:rsidRPr="004E0A1E">
        <w:rPr>
          <w:rFonts w:ascii="Calibri" w:hAnsi="Calibri" w:cs="Calibri"/>
          <w:i/>
          <w:iCs/>
        </w:rPr>
        <w:t>European Heart Journal-Cardiovascular Imaging</w:t>
      </w:r>
      <w:r w:rsidRPr="004E0A1E">
        <w:rPr>
          <w:rFonts w:ascii="Calibri" w:hAnsi="Calibri" w:cs="Calibri"/>
        </w:rPr>
        <w:t>. 2015;16:233–271.</w:t>
      </w:r>
    </w:p>
    <w:p w14:paraId="6825BDB1" w14:textId="77777777" w:rsidR="004E0A1E" w:rsidRPr="004E0A1E" w:rsidRDefault="004E0A1E" w:rsidP="004E0A1E">
      <w:pPr>
        <w:pStyle w:val="Bibliography"/>
        <w:rPr>
          <w:rFonts w:ascii="Calibri" w:hAnsi="Calibri" w:cs="Calibri"/>
        </w:rPr>
      </w:pPr>
      <w:r w:rsidRPr="004E0A1E">
        <w:rPr>
          <w:rFonts w:ascii="Calibri" w:hAnsi="Calibri" w:cs="Calibri"/>
        </w:rPr>
        <w:t>19.</w:t>
      </w:r>
      <w:r w:rsidRPr="004E0A1E">
        <w:rPr>
          <w:rFonts w:ascii="Calibri" w:hAnsi="Calibri" w:cs="Calibri"/>
        </w:rPr>
        <w:tab/>
        <w:t xml:space="preserve">O’Brien E, Mee F, Atkins N, O’Malley K. Accuracy of the SpaceLabs 90207 determined by the British Hypertension Society protocol. </w:t>
      </w:r>
      <w:r w:rsidRPr="004E0A1E">
        <w:rPr>
          <w:rFonts w:ascii="Calibri" w:hAnsi="Calibri" w:cs="Calibri"/>
          <w:i/>
          <w:iCs/>
        </w:rPr>
        <w:t>J Hypertens</w:t>
      </w:r>
      <w:r w:rsidRPr="004E0A1E">
        <w:rPr>
          <w:rFonts w:ascii="Calibri" w:hAnsi="Calibri" w:cs="Calibri"/>
        </w:rPr>
        <w:t>. 1991;9:S25–S31.</w:t>
      </w:r>
    </w:p>
    <w:p w14:paraId="0AEB258B" w14:textId="77777777" w:rsidR="004E0A1E" w:rsidRPr="004E0A1E" w:rsidRDefault="004E0A1E" w:rsidP="004E0A1E">
      <w:pPr>
        <w:pStyle w:val="Bibliography"/>
        <w:rPr>
          <w:rFonts w:ascii="Calibri" w:hAnsi="Calibri" w:cs="Calibri"/>
        </w:rPr>
      </w:pPr>
      <w:r w:rsidRPr="004E0A1E">
        <w:rPr>
          <w:rFonts w:ascii="Calibri" w:hAnsi="Calibri" w:cs="Calibri"/>
        </w:rPr>
        <w:t>20.</w:t>
      </w:r>
      <w:r w:rsidRPr="004E0A1E">
        <w:rPr>
          <w:rFonts w:ascii="Calibri" w:hAnsi="Calibri" w:cs="Calibri"/>
        </w:rPr>
        <w:tab/>
        <w:t>A. de Greef, Shannan AH. Validation of Spacelabs 90227 OnTrak upper arm blood pressure monitor, for clinical use, according to the European Society of Hypertension International Protocol 2010 and the British Hypertension Society Protocol. Available at http://www.dableducational.org/Publications/2014/ESH-IP%202010%20and%20BHS%20Validation%20of%20Spascelabs%2090227%20OnTrak.pdf.</w:t>
      </w:r>
    </w:p>
    <w:p w14:paraId="7A0BEABB" w14:textId="77777777" w:rsidR="004E0A1E" w:rsidRPr="004E0A1E" w:rsidRDefault="004E0A1E" w:rsidP="004E0A1E">
      <w:pPr>
        <w:pStyle w:val="Bibliography"/>
        <w:rPr>
          <w:rFonts w:ascii="Calibri" w:hAnsi="Calibri" w:cs="Calibri"/>
        </w:rPr>
      </w:pPr>
      <w:r w:rsidRPr="004E0A1E">
        <w:rPr>
          <w:rFonts w:ascii="Calibri" w:hAnsi="Calibri" w:cs="Calibri"/>
        </w:rPr>
        <w:t>21.</w:t>
      </w:r>
      <w:r w:rsidRPr="004E0A1E">
        <w:rPr>
          <w:rFonts w:ascii="Calibri" w:hAnsi="Calibri" w:cs="Calibri"/>
        </w:rPr>
        <w:tab/>
        <w:t>Jaeger B. tibbleOne: Table One for “Latex”, “Word”, and “Html” “R Markdown” Documents. .</w:t>
      </w:r>
    </w:p>
    <w:p w14:paraId="363912B4" w14:textId="77777777" w:rsidR="004E0A1E" w:rsidRPr="004E0A1E" w:rsidRDefault="004E0A1E" w:rsidP="004E0A1E">
      <w:pPr>
        <w:pStyle w:val="Bibliography"/>
        <w:rPr>
          <w:rFonts w:ascii="Calibri" w:hAnsi="Calibri" w:cs="Calibri"/>
        </w:rPr>
      </w:pPr>
      <w:r w:rsidRPr="004E0A1E">
        <w:rPr>
          <w:rFonts w:ascii="Calibri" w:hAnsi="Calibri" w:cs="Calibri"/>
        </w:rPr>
        <w:t>22.</w:t>
      </w:r>
      <w:r w:rsidRPr="004E0A1E">
        <w:rPr>
          <w:rFonts w:ascii="Calibri" w:hAnsi="Calibri" w:cs="Calibri"/>
        </w:rPr>
        <w:tab/>
        <w:t xml:space="preserve">Buuren S van, Groothuis-Oudshoorn K. mice: Multivariate imputation by chained equations in R. </w:t>
      </w:r>
      <w:r w:rsidRPr="004E0A1E">
        <w:rPr>
          <w:rFonts w:ascii="Calibri" w:hAnsi="Calibri" w:cs="Calibri"/>
          <w:i/>
          <w:iCs/>
        </w:rPr>
        <w:t>Journal of statistical software</w:t>
      </w:r>
      <w:r w:rsidRPr="004E0A1E">
        <w:rPr>
          <w:rFonts w:ascii="Calibri" w:hAnsi="Calibri" w:cs="Calibri"/>
        </w:rPr>
        <w:t>. 2010;:1–68.</w:t>
      </w:r>
    </w:p>
    <w:p w14:paraId="468F4627" w14:textId="77777777" w:rsidR="004E0A1E" w:rsidRPr="004E0A1E" w:rsidRDefault="004E0A1E" w:rsidP="004E0A1E">
      <w:pPr>
        <w:pStyle w:val="Bibliography"/>
        <w:rPr>
          <w:rFonts w:ascii="Calibri" w:hAnsi="Calibri" w:cs="Calibri"/>
        </w:rPr>
      </w:pPr>
      <w:r w:rsidRPr="004E0A1E">
        <w:rPr>
          <w:rFonts w:ascii="Calibri" w:hAnsi="Calibri" w:cs="Calibri"/>
        </w:rPr>
        <w:t>23.</w:t>
      </w:r>
      <w:r w:rsidRPr="004E0A1E">
        <w:rPr>
          <w:rFonts w:ascii="Calibri" w:hAnsi="Calibri" w:cs="Calibri"/>
        </w:rPr>
        <w:tab/>
        <w:t xml:space="preserve">Wickham H, Averick M, Bryan J, Chang W, McGowan L, François R, Grolemund G, Hayes A, Henry L, Hester J. Welcome to the Tidyverse. </w:t>
      </w:r>
      <w:r w:rsidRPr="004E0A1E">
        <w:rPr>
          <w:rFonts w:ascii="Calibri" w:hAnsi="Calibri" w:cs="Calibri"/>
          <w:i/>
          <w:iCs/>
        </w:rPr>
        <w:t>Journal of Open Source Software</w:t>
      </w:r>
      <w:r w:rsidRPr="004E0A1E">
        <w:rPr>
          <w:rFonts w:ascii="Calibri" w:hAnsi="Calibri" w:cs="Calibri"/>
        </w:rPr>
        <w:t>. 2019;4:1686.</w:t>
      </w:r>
    </w:p>
    <w:p w14:paraId="018319F1" w14:textId="77777777" w:rsidR="004E0A1E" w:rsidRPr="004E0A1E" w:rsidRDefault="004E0A1E" w:rsidP="004E0A1E">
      <w:pPr>
        <w:pStyle w:val="Bibliography"/>
        <w:rPr>
          <w:rFonts w:ascii="Calibri" w:hAnsi="Calibri" w:cs="Calibri"/>
        </w:rPr>
      </w:pPr>
      <w:r w:rsidRPr="004E0A1E">
        <w:rPr>
          <w:rFonts w:ascii="Calibri" w:hAnsi="Calibri" w:cs="Calibri"/>
        </w:rPr>
        <w:lastRenderedPageBreak/>
        <w:t>24.</w:t>
      </w:r>
      <w:r w:rsidRPr="004E0A1E">
        <w:rPr>
          <w:rFonts w:ascii="Calibri" w:hAnsi="Calibri" w:cs="Calibri"/>
        </w:rPr>
        <w:tab/>
        <w:t xml:space="preserve">Halekoh U, Højsgaard S, Yan J. The R package geepack for generalized estimating equations. </w:t>
      </w:r>
      <w:r w:rsidRPr="004E0A1E">
        <w:rPr>
          <w:rFonts w:ascii="Calibri" w:hAnsi="Calibri" w:cs="Calibri"/>
          <w:i/>
          <w:iCs/>
        </w:rPr>
        <w:t>Journal of Statistical Software</w:t>
      </w:r>
      <w:r w:rsidRPr="004E0A1E">
        <w:rPr>
          <w:rFonts w:ascii="Calibri" w:hAnsi="Calibri" w:cs="Calibri"/>
        </w:rPr>
        <w:t>. 2006;15:1–11.</w:t>
      </w:r>
    </w:p>
    <w:p w14:paraId="1D86E8E0" w14:textId="77777777" w:rsidR="004E0A1E" w:rsidRPr="004E0A1E" w:rsidRDefault="004E0A1E" w:rsidP="004E0A1E">
      <w:pPr>
        <w:pStyle w:val="Bibliography"/>
        <w:rPr>
          <w:rFonts w:ascii="Calibri" w:hAnsi="Calibri" w:cs="Calibri"/>
        </w:rPr>
      </w:pPr>
      <w:r w:rsidRPr="004E0A1E">
        <w:rPr>
          <w:rFonts w:ascii="Calibri" w:hAnsi="Calibri" w:cs="Calibri"/>
        </w:rPr>
        <w:t>25.</w:t>
      </w:r>
      <w:r w:rsidRPr="004E0A1E">
        <w:rPr>
          <w:rFonts w:ascii="Calibri" w:hAnsi="Calibri" w:cs="Calibri"/>
        </w:rPr>
        <w:tab/>
        <w:t xml:space="preserve">Efron B. Better bootstrap confidence intervals. </w:t>
      </w:r>
      <w:r w:rsidRPr="004E0A1E">
        <w:rPr>
          <w:rFonts w:ascii="Calibri" w:hAnsi="Calibri" w:cs="Calibri"/>
          <w:i/>
          <w:iCs/>
        </w:rPr>
        <w:t>Journal of the American statistical Association</w:t>
      </w:r>
      <w:r w:rsidRPr="004E0A1E">
        <w:rPr>
          <w:rFonts w:ascii="Calibri" w:hAnsi="Calibri" w:cs="Calibri"/>
        </w:rPr>
        <w:t>. 1987;82:171–185.</w:t>
      </w:r>
    </w:p>
    <w:p w14:paraId="5BA0A74D" w14:textId="77777777" w:rsidR="004E0A1E" w:rsidRPr="004E0A1E" w:rsidRDefault="004E0A1E" w:rsidP="004E0A1E">
      <w:pPr>
        <w:pStyle w:val="Bibliography"/>
        <w:rPr>
          <w:rFonts w:ascii="Calibri" w:hAnsi="Calibri" w:cs="Calibri"/>
        </w:rPr>
      </w:pPr>
      <w:r w:rsidRPr="004E0A1E">
        <w:rPr>
          <w:rFonts w:ascii="Calibri" w:hAnsi="Calibri" w:cs="Calibri"/>
        </w:rPr>
        <w:t>26.</w:t>
      </w:r>
      <w:r w:rsidRPr="004E0A1E">
        <w:rPr>
          <w:rFonts w:ascii="Calibri" w:hAnsi="Calibri" w:cs="Calibri"/>
        </w:rPr>
        <w:tab/>
        <w:t xml:space="preserve">Zou G. A modified poisson regression approach to prospective studies with binary data. </w:t>
      </w:r>
      <w:r w:rsidRPr="004E0A1E">
        <w:rPr>
          <w:rFonts w:ascii="Calibri" w:hAnsi="Calibri" w:cs="Calibri"/>
          <w:i/>
          <w:iCs/>
        </w:rPr>
        <w:t>American journal of epidemiology</w:t>
      </w:r>
      <w:r w:rsidRPr="004E0A1E">
        <w:rPr>
          <w:rFonts w:ascii="Calibri" w:hAnsi="Calibri" w:cs="Calibri"/>
        </w:rPr>
        <w:t>. 2004;159:702–706.</w:t>
      </w:r>
    </w:p>
    <w:p w14:paraId="34765510" w14:textId="77777777" w:rsidR="00D147E7" w:rsidRDefault="004A6063" w:rsidP="004A6063">
      <w:pPr>
        <w:rPr>
          <w:rFonts w:cstheme="minorHAnsi"/>
        </w:rPr>
      </w:pPr>
      <w:r w:rsidRPr="00E02174">
        <w:rPr>
          <w:rFonts w:cstheme="minorHAnsi"/>
        </w:rPr>
        <w:fldChar w:fldCharType="end"/>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1: Participant characteristics overall and stratified by study.</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0080"/>
        <w:tblLook w:firstRow="1" w:lastRow="0" w:firstColumn="0" w:lastColumn="0" w:noHBand="0" w:noVBand="1"/>
      </w:tblPr>
      <w:tblGrid>
        <w:gridCol w:w="4320"/>
        <w:gridCol w:w="1920"/>
        <w:gridCol w:w="1920"/>
        <w:gridCol w:w="1920"/>
      </w:tblGrid>
      <w:tr>
        <w:trPr>
          <w:cantSplit/>
          <w:trHeight w:val="360" w:hRule="auto"/>
          <w:tblHeader/>
        </w:trPr>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 </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Study</w:t>
            </w:r>
          </w:p>
        </w:tc>
      </w:tr>
      <w:tr>
        <w:trPr>
          <w:cantSplit/>
          <w:trHeight w:val="3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haracteristic</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w:t>
              <w:br/>
              <w:t xml:space="preserve">(N = 1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w:t>
              <w:br/>
              <w:t xml:space="preserve">(N = 4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w:t>
              <w:br/>
              <w:t xml:space="preserve">(N = 62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ge, years</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7.1 (8.5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7 (3.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8.8 (10.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Male, %</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Black, %</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Education, %</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3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ollege graduat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3.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3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High School graduate/GED</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8.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3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ess than High Schoo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8.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urrent smok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2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Diabete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5.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lbuminuria, %</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0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eft ventricular mass indexed to BSA, g/m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7.5 (2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8.8 (2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6.7 (21.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eft ventricular hypertrophy, %</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leep duration, hour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00 (1.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62 (1.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29 (1.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cturnal hypertension,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ntihypertensive medication use, %</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6</w:t>
            </w:r>
          </w:p>
        </w:tc>
      </w:tr>
      <w:tr>
        <w:trPr>
          <w:cantSplit/>
          <w:trHeight w:val="360" w:hRule="auto"/>
        </w:trPr>
        <w:tc>
          <w:tcPr>
            <w:gridSpan w:val="4"/>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Blood pressure, mm Hg</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3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sleep systolic</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6 (15.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1 (1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0 (14.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3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sleep diastolic</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7.2 (8.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6.3 (8.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7.8 (9.1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3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linic systolic</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4 (16.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9 (1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8 (16.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3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linic diastolic</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3.8 (9.2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2.9 (9.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4.5 (8.71)</w:t>
            </w:r>
          </w:p>
        </w:tc>
      </w:tr>
      <w:tr>
        <w:trPr>
          <w:cantSplit/>
          <w:trHeight w:val="2880" w:hRule="auto"/>
        </w:trPr>
        <w:tc>
          <w:tcPr>
            <w:gridSpan w:val="4"/>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Table values are mean (standard deviation) and percent for continuous and categorical variables, respectively.</w:t>
            </w:r>
          </w:p>
        </w:tc>
      </w:tr>
      <w:tr>
        <w:trPr>
          <w:cantSplit/>
          <w:trHeight w:val="2880" w:hRule="auto"/>
        </w:trPr>
        <w:tc>
          <w:tcPr>
            <w:gridSpan w:val="4"/>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Smoking status was defined as self-reporting cigarette use within the past year.</w:t>
            </w:r>
          </w:p>
        </w:tc>
      </w:tr>
      <w:tr>
        <w:trPr>
          <w:cantSplit/>
          <w:trHeight w:val="2880" w:hRule="auto"/>
        </w:trPr>
        <w:tc>
          <w:tcPr>
            <w:gridSpan w:val="4"/>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iabetes was defined as fasting (8+ hours) glucose of at least 126 mg/dL or current use of anti-diabetes medication.</w:t>
            </w:r>
          </w:p>
        </w:tc>
      </w:tr>
      <w:tr>
        <w:trPr>
          <w:cantSplit/>
          <w:trHeight w:val="2880" w:hRule="auto"/>
        </w:trPr>
        <w:tc>
          <w:tcPr>
            <w:gridSpan w:val="4"/>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Nocturnal hypertension was defined as asleep systolic/diastolic blood pressure ≥120/70 mm Hg.</w:t>
            </w:r>
          </w:p>
        </w:tc>
      </w:tr>
      <w:tr>
        <w:trPr>
          <w:cantSplit/>
          <w:trHeight w:val="2880" w:hRule="auto"/>
        </w:trPr>
        <w:tc>
          <w:tcPr>
            <w:gridSpan w:val="4"/>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
            </w:r>
          </w:p>
        </w:tc>
      </w:tr>
      <w:tr>
        <w:trPr>
          <w:cantSplit/>
          <w:trHeight w:val="2880" w:hRule="auto"/>
        </w:trPr>
        <w:tc>
          <w:tcPr>
            <w:gridSpan w:val="4"/>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Missing counts (%): albuminuria: 148 (14%); left ventricular mass and hypertrophy: 57 (5.3%); antihypertensive medication use: 8 (0.74%); Smoking status: 6 (0.56%); diabetes: 2 (0.19%); education: 1 (0.09%)</w:t>
            </w:r>
          </w:p>
        </w:tc>
      </w:tr>
      <w:tr>
        <w:trPr>
          <w:cantSplit/>
          <w:trHeight w:val="2880" w:hRule="auto"/>
        </w:trPr>
        <w:tc>
          <w:tcPr>
            <w:gridSpan w:val="4"/>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SA = body surface area; CARDIA = Coronary Artery Risk Development in Young Adults; GED = General Educational Development; JHS = Jackson Heart Study</w:t>
            </w:r>
          </w:p>
        </w:tc>
      </w:tr>
    </w:tbl>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D147E7">
          <w:footerReference w:type="default" r:id="rId11"/>
          <w:pgSz w:w="12240" w:h="15840"/>
          <w:pgMar w:top="1440" w:right="1440" w:bottom="1440" w:left="1440" w:header="720" w:footer="720" w:gutter="0"/>
          <w:cols w:space="720"/>
          <w:docGrid w:linePitch="360"/>
          <w:type xmlns:w="http://schemas.openxmlformats.org/wordprocessingml/2006/main" w:val="continuous"/>
        </w:sectPr>
      </w:pP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2: summary of 12 blood pressure sampling variations that obtained the highest overall chance-corrected agreement (i.e., Kappa statistic) with ambulatory blood pressure monitoring throughout sleep.</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4083"/>
        <w:tblLook w:firstRow="1" w:lastRow="0" w:firstColumn="0" w:lastColumn="0" w:noHBand="0" w:noVBand="1"/>
      </w:tblPr>
      <w:tblGrid>
        <w:gridCol w:w="2160"/>
        <w:gridCol w:w="1325"/>
        <w:gridCol w:w="1325"/>
        <w:gridCol w:w="1325"/>
        <w:gridCol w:w="1325"/>
        <w:gridCol w:w="1325"/>
        <w:gridCol w:w="1325"/>
        <w:gridCol w:w="1325"/>
        <w:gridCol w:w="1325"/>
        <w:gridCol w:w="1325"/>
      </w:tblGrid>
      <w:tr>
        <w:trPr>
          <w:cantSplit/>
          <w:trHeight w:val="2160" w:hRule="auto"/>
          <w:tblHeader/>
        </w:trPr>
        <w:tc>
          <w:tcPr>
            <w:vMerge w:val="restart"/>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BP sampling</w:t>
              <w:br/>
              <w:t xml:space="preserve">variation</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000000"/>
              </w:rPr>
              <w:t xml:space="preserve">*</w:t>
            </w:r>
          </w:p>
        </w:tc>
        <w:tc>
          <w:tcPr>
            <w:gridSpan w:val="3"/>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Kappa statistic (95% CI)</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000000"/>
              </w:rPr>
              <w:t xml:space="preserve">†</w:t>
            </w:r>
          </w:p>
        </w:tc>
        <w:tc>
          <w:tcPr>
            <w:gridSpan w:val="3"/>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Mean absolute error (95% CI)</w:t>
              <w:br/>
              <w:t xml:space="preserve">for mean systolic BP during sleep</w:t>
            </w:r>
          </w:p>
        </w:tc>
        <w:tc>
          <w:tcPr>
            <w:gridSpan w:val="3"/>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Mean absolute error (95% CI)</w:t>
              <w:br/>
              <w:t xml:space="preserve">for mean diastolic BP during sleep</w:t>
            </w:r>
          </w:p>
        </w:tc>
      </w:tr>
      <w:tr>
        <w:trPr>
          <w:cantSplit/>
          <w:trHeight w:val="2160" w:hRule="auto"/>
          <w:tblHeader/>
        </w:trPr>
        <w:tc>
          <w:tcPr>
            <w:vMerge/>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Consecutive BP measurements</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vertAlign w:val="superscript"/>
                <w:sz w:val="22"/>
                <w:szCs w:val="22"/>
                <w:color w:val="111111"/>
              </w:rPr>
              <w:t xml:space="preserve"/>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8,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5,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2</w:t>
              <w:br/>
              <w:t xml:space="preserve">(5.06, 5.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7</w:t>
              <w:br/>
              <w:t xml:space="preserve">(5.08, 5.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0</w:t>
              <w:br/>
              <w:t xml:space="preserve">(4.87, 5.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5</w:t>
              <w:br/>
              <w:t xml:space="preserve">(4.33, 4.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5</w:t>
              <w:br/>
              <w:t xml:space="preserve">(4.32, 5.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7</w:t>
              <w:br/>
              <w:t xml:space="preserve">(4.19, 4.7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9,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6,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2</w:t>
              <w:br/>
              <w:t xml:space="preserve">(5.25, 5.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2</w:t>
              <w:br/>
              <w:t xml:space="preserve">(5.00, 5.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8</w:t>
              <w:br/>
              <w:t xml:space="preserve">(5.23, 5.9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3</w:t>
              <w:br/>
              <w:t xml:space="preserve">(4.30, 4.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4</w:t>
              <w:br/>
              <w:t xml:space="preserve">(4.09, 4.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9</w:t>
              <w:br/>
              <w:t xml:space="preserve">(4.29, 4.89)</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5,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6</w:t>
              <w:br/>
              <w:t xml:space="preserve">(4.64, 5.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2</w:t>
              <w:br/>
              <w:t xml:space="preserve">(4.37, 5.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7</w:t>
              <w:br/>
              <w:t xml:space="preserve">(4.68, 5.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75,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5</w:t>
              <w:br/>
              <w:t xml:space="preserve">(3.44, 4.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0</w:t>
              <w:br/>
              <w:t xml:space="preserve">(3.83, 4.3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3,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69,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7</w:t>
              <w:br/>
              <w:t xml:space="preserve">(4.46, 4.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4</w:t>
              <w:br/>
              <w:t xml:space="preserve">(4.21, 4.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7</w:t>
              <w:br/>
              <w:t xml:space="preserve">(4.50, 5.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0</w:t>
              <w:br/>
              <w:t xml:space="preserve">(3.61, 3.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6</w:t>
              <w:br/>
              <w:t xml:space="preserve">(3.27, 3.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9</w:t>
              <w:br/>
              <w:t xml:space="preserve">(3.75, 4.23)</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68,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6,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8</w:t>
              <w:br/>
              <w:t xml:space="preserve">(4.64, 5.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8</w:t>
              <w:br/>
              <w:t xml:space="preserve">(4.41, 5.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5</w:t>
              <w:br/>
              <w:t xml:space="preserve">(4.63, 5.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8</w:t>
              <w:br/>
              <w:t xml:space="preserve">(3.87, 4.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7</w:t>
              <w:br/>
              <w:t xml:space="preserve">(3.65, 4.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6</w:t>
              <w:br/>
              <w:t xml:space="preserve">(3.88, 4.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2,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1,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8,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7</w:t>
              <w:br/>
              <w:t xml:space="preserve">(5.02, 5.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8</w:t>
              <w:br/>
              <w:t xml:space="preserve">(4.42, 5.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63</w:t>
              <w:br/>
              <w:t xml:space="preserve">(5.29, 6.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7</w:t>
              <w:br/>
              <w:t xml:space="preserve">(4.06, 4.4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7</w:t>
              <w:br/>
              <w:t xml:space="preserve">(3.59, 4.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5</w:t>
              <w:br/>
              <w:t xml:space="preserve">(4.27, 4.86)</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4,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2,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2</w:t>
              <w:br/>
              <w:t xml:space="preserve">(3.64, 4.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3</w:t>
              <w:br/>
              <w:t xml:space="preserve">(3.65, 4.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3</w:t>
              <w:br/>
              <w:t xml:space="preserve">(3.49, 3.9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5</w:t>
              <w:br/>
              <w:t xml:space="preserve">(3.09, 3.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4</w:t>
              <w:br/>
              <w:t xml:space="preserve">(2.98, 3.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7</w:t>
              <w:br/>
              <w:t xml:space="preserve">(3.06, 3.4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8, 0.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5,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82, 4.2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73, 4.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76, 4.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1</w:t>
              <w:br/>
              <w:t xml:space="preserve">(3.16, 3.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7</w:t>
              <w:br/>
              <w:t xml:space="preserve">(2.85, 3.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8</w:t>
              <w:br/>
              <w:t xml:space="preserve">(3.28, 3.69)</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4,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1</w:t>
              <w:br/>
              <w:t xml:space="preserve">(4.10, 4.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9</w:t>
              <w:br/>
              <w:t xml:space="preserve">(3.79, 4.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6</w:t>
              <w:br/>
              <w:t xml:space="preserve">(4.18, 4.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6</w:t>
              <w:br/>
              <w:t xml:space="preserve">(3.47, 3.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0</w:t>
              <w:br/>
              <w:t xml:space="preserve">(3.13, 3.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5</w:t>
              <w:br/>
              <w:t xml:space="preserve">(3.60, 4.1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4,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1,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8</w:t>
              <w:br/>
              <w:t xml:space="preserve">(4.36, 4.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6</w:t>
              <w:br/>
              <w:t xml:space="preserve">(3.86, 4.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9</w:t>
              <w:br/>
              <w:t xml:space="preserve">(4.58, 5.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2</w:t>
              <w:br/>
              <w:t xml:space="preserve">(3.53, 3.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2</w:t>
              <w:br/>
              <w:t xml:space="preserve">(3.08, 3.5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76, 4.26)</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5</w:t>
              <w:br/>
              <w:t xml:space="preserve">(0.81, 0.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7</w:t>
              <w:br/>
              <w:t xml:space="preserve">(3.01, 3.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5</w:t>
              <w:br/>
              <w:t xml:space="preserve">(2.93, 3.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8</w:t>
              <w:br/>
              <w:t xml:space="preserve">(2.98, 3.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1</w:t>
              <w:br/>
              <w:t xml:space="preserve">(2.48, 2.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0</w:t>
              <w:br/>
              <w:t xml:space="preserve">(2.38, 2.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2</w:t>
              <w:br/>
              <w:t xml:space="preserve">(2.46, 2.7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w:t>
              <w:br/>
              <w:t xml:space="preserve">(0.81, 0.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w:t>
              <w:br/>
              <w:t xml:space="preserve">(0.79, 0.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9, 0.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1</w:t>
              <w:br/>
              <w:t xml:space="preserve">(2.97, 3.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0</w:t>
              <w:br/>
              <w:t xml:space="preserve">(2.89, 3.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2</w:t>
              <w:br/>
              <w:t xml:space="preserve">(2.93, 3.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6</w:t>
              <w:br/>
              <w:t xml:space="preserve">(2.53, 2.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8</w:t>
              <w:br/>
              <w:t xml:space="preserve">(2.30, 2.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9</w:t>
              <w:br/>
              <w:t xml:space="preserve">(2.62, 2.96)</w:t>
            </w:r>
          </w:p>
        </w:tc>
      </w:tr>
      <w:tr>
        <w:trPr>
          <w:cantSplit/>
          <w:trHeight w:val="2880" w:hRule="auto"/>
        </w:trPr>
        <w:tc>
          <w:tcPr>
            <w:gridSpan w:val="10"/>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P = blood pressure; CARDIA = Coronary Artery Risk Development in Young Adults; JHS = Jackson Heart Study</w:t>
            </w:r>
          </w:p>
        </w:tc>
      </w:tr>
      <w:tr>
        <w:trPr>
          <w:cantSplit/>
          <w:trHeight w:val="2880" w:hRule="auto"/>
        </w:trPr>
        <w:tc>
          <w:tcPr>
            <w:gridSpan w:val="10"/>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lood pressure sampling variations were compared to oth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s that measure blood pressure the same number of time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i.e., 2, 3, or 4) using the same strategy (i.e., Consecutiv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r distributed) and the same time reference (i.e., midnight o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nset of sleep). Each of these 12 comparison groups had on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 with the highest overall Kappa statistic,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nd those variations are presented here.</w:t>
            </w:r>
          </w:p>
        </w:tc>
      </w:tr>
      <w:tr>
        <w:trPr>
          <w:cantSplit/>
          <w:trHeight w:val="2880" w:hRule="auto"/>
        </w:trPr>
        <w:tc>
          <w:tcPr>
            <w:gridSpan w:val="10"/>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Kappa statistics measure the chance-corrected agreement in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lassification of nocturnal hypertension between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mbulatory blood pressure monitoring throughout sleep and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 blood pressure sampling variation.</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D147E7">
          <w:footerReference w:type="default" r:id="rId11"/>
          <w:pgSz w:w="15840" w:h="12240" w:orient="landscape"/>
          <w:pgMar w:top="1440" w:right="1440" w:bottom="1440" w:left="1440" w:header="720" w:footer="720" w:gutter="0"/>
          <w:cols w:space="720"/>
          <w:docGrid w:linePitch="360"/>
        </w:sectPr>
      </w:pP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3: Prevalence ratios (95% confidence intervals) for the association between mean systolic blood pressure during sleep and left ventricular hypertrophy using the 12 blood pressure sampling strategies that obtained the highest overall chance-corrected agreement (i.e., Kappa statistic) with measuring blood pressure throughout sleep.</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1664"/>
        <w:tblLook w:firstRow="1" w:lastRow="0" w:firstColumn="0" w:lastColumn="0" w:noHBand="0" w:noVBand="1"/>
      </w:tblPr>
      <w:tblGrid>
        <w:gridCol w:w="2160"/>
        <w:gridCol w:w="1584"/>
        <w:gridCol w:w="1584"/>
        <w:gridCol w:w="1584"/>
        <w:gridCol w:w="1584"/>
        <w:gridCol w:w="1584"/>
        <w:gridCol w:w="1584"/>
      </w:tblGrid>
      <w:tr>
        <w:trPr>
          <w:cantSplit/>
          <w:trHeight w:val="2160" w:hRule="auto"/>
          <w:tblHeader/>
        </w:trPr>
        <w:tc>
          <w:tcPr>
            <w:vMerge w:val="restart"/>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Blood pressure</w:t>
              <w:br/>
              <w:t xml:space="preserve">sampling variation</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000000"/>
              </w:rPr>
              <w:t xml:space="preserve">*</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Overall</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CARDIA</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JHS</w:t>
            </w:r>
          </w:p>
        </w:tc>
      </w:tr>
      <w:tr>
        <w:trPr>
          <w:cantSplit/>
          <w:trHeight w:val="2160" w:hRule="auto"/>
          <w:tblHeader/>
        </w:trPr>
        <w:tc>
          <w:tcPr>
            <w:vMerge/>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revalence ratio</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revalence ratio</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revalence ratio</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Measuring BP throughout sleep</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2</w:t>
              <w:br/>
              <w:t xml:space="preserve">(1.02, 1.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4</w:t>
              <w:br/>
              <w:t xml:space="preserve">(1.13, 1.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4</w:t>
              <w:br/>
              <w:t xml:space="preserve">(0.88, 1.4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3</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5</w:t>
              <w:br/>
              <w:t xml:space="preserve">(1.06, 1.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7</w:t>
              <w:br/>
              <w:t xml:space="preserve">(1.24, 1.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4</w:t>
              <w:br/>
              <w:t xml:space="preserve">(0.90, 1.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5</w:t>
              <w:br/>
              <w:t xml:space="preserve">(1.06, 1.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2</w:t>
              <w:br/>
              <w:t xml:space="preserve">(1.13, 1.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9</w:t>
              <w:br/>
              <w:t xml:space="preserve">(0.96, 1.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1</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8</w:t>
              <w:br/>
              <w:t xml:space="preserve">(1.01, 1.3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1</w:t>
              <w:br/>
              <w:t xml:space="preserve">(1.07, 1.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0</w:t>
              <w:br/>
              <w:t xml:space="preserve">(0.86, 1.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7</w:t>
              <w:br/>
              <w:t xml:space="preserve">(1.07, 1.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1</w:t>
              <w:br/>
              <w:t xml:space="preserve">(1.13, 1.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0</w:t>
              <w:br/>
              <w:t xml:space="preserve">(0.96, 1.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0</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3</w:t>
              <w:br/>
              <w:t xml:space="preserve">(1.03, 1.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5</w:t>
              <w:br/>
              <w:t xml:space="preserve">(1.04, 1.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8</w:t>
              <w:br/>
              <w:t xml:space="preserve">(0.92, 1.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3</w:t>
              <w:br/>
              <w:t xml:space="preserve">(1.04, 1.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3</w:t>
              <w:br/>
              <w:t xml:space="preserve">(1.05, 1.6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2</w:t>
              <w:br/>
              <w:t xml:space="preserve">(0.97, 1.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9</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0</w:t>
              <w:br/>
              <w:t xml:space="preserve">(1.02, 1.4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3</w:t>
              <w:br/>
              <w:t xml:space="preserve">(1.06, 1.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5</w:t>
              <w:br/>
              <w:t xml:space="preserve">(0.91, 1.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8</w:t>
              <w:br/>
              <w:t xml:space="preserve">(1.01, 1.3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9</w:t>
              <w:br/>
              <w:t xml:space="preserve">(1.12, 1.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0</w:t>
              <w:br/>
              <w:t xml:space="preserve">(0.87, 1.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5</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4</w:t>
              <w:br/>
              <w:t xml:space="preserve">(1.04, 1.4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2</w:t>
              <w:br/>
              <w:t xml:space="preserve">(1.10, 1.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8</w:t>
              <w:br/>
              <w:t xml:space="preserve">(0.93, 1.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0</w:t>
              <w:br/>
              <w:t xml:space="preserve">(1.02, 1.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0</w:t>
              <w:br/>
              <w:t xml:space="preserve">(1.01, 1.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9</w:t>
              <w:br/>
              <w:t xml:space="preserve">(0.95, 1.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3</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1</w:t>
              <w:br/>
              <w:t xml:space="preserve">(1.02, 1.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5</w:t>
              <w:br/>
              <w:t xml:space="preserve">(1.07, 1.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3</w:t>
              <w:br/>
              <w:t xml:space="preserve">(0.89, 1.4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3</w:t>
              <w:br/>
              <w:t xml:space="preserve">(1.05, 1.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5</w:t>
              <w:br/>
              <w:t xml:space="preserve">(1.15, 1.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5</w:t>
              <w:br/>
              <w:t xml:space="preserve">(0.91, 1.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4</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ARDIA = Coronary Artery Risk Development in Young Adults; JHS = Jackson Heart Study</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lood pressure sampling variations were compared to oth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s that measure blood pressure the same number of time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i.e., 2, 3, or 4) using the same strategy (i.e., Consecutiv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r distributed) and the same time reference (i.e., midnight o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nset of sleep). Each of these 12 comparison groups had on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 with the highest overall Kappa statistic,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nd those variations are presented here.</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valence ratios are adjusted for participant age, sex, diabetes status, smoking status, antihypertensive medication use and sleep duration</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valence ratios correspond to 10 mm Hg high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systolic blood pressure</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4: Concordance statistics for left-ventricular hypertrophy based on models using the 12 blood pressure sampling strategies, separately, that obtained the highest overall chance-corrected agreement with ambulatory blood pressure monitoring throughout sleep.</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1664"/>
        <w:tblLook w:firstRow="1" w:lastRow="0" w:firstColumn="0" w:lastColumn="0" w:noHBand="0" w:noVBand="1"/>
      </w:tblPr>
      <w:tblGrid>
        <w:gridCol w:w="2160"/>
        <w:gridCol w:w="1584"/>
        <w:gridCol w:w="1584"/>
        <w:gridCol w:w="1584"/>
        <w:gridCol w:w="1584"/>
        <w:gridCol w:w="1584"/>
        <w:gridCol w:w="1584"/>
      </w:tblGrid>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Overall</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CARDIA</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JHS</w:t>
            </w:r>
          </w:p>
        </w:tc>
      </w:tr>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Blood pressure</w:t>
              <w:br/>
              <w:t xml:space="preserve">sampling variation</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statistic</w:t>
              <w:br/>
              <w:t xml:space="preserve">(95% CI)</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 for</w:t>
              <w:br/>
              <w:t xml:space="preserve">differenc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statistic</w:t>
              <w:br/>
              <w:t xml:space="preserve">(95% CI)</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 for</w:t>
              <w:br/>
              <w:t xml:space="preserve">differenc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statistic</w:t>
              <w:br/>
              <w:t xml:space="preserve">(95% CI)</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 for</w:t>
              <w:br/>
              <w:t xml:space="preserve">difference</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Measuring BP throughout sleep</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2</w:t>
              <w:br/>
              <w:t xml:space="preserve">(0.659, 0.76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eferenc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8</w:t>
              <w:br/>
              <w:t xml:space="preserve">(0.622, 0.79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eferenc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7</w:t>
              <w:br/>
              <w:t xml:space="preserve">(0.650, 0.7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eference</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Foregoing BP measuremen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78</w:t>
              <w:br/>
              <w:t xml:space="preserve">(0.623, 0.73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64</w:t>
              <w:br/>
              <w:t xml:space="preserve">(0.578, 0.7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5</w:t>
              <w:br/>
              <w:t xml:space="preserve">(0.625, 0.76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8</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3</w:t>
              <w:br/>
              <w:t xml:space="preserve">(0.659, 0.76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2</w:t>
              <w:br/>
              <w:t xml:space="preserve">(0.635, 0.8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2</w:t>
              <w:br/>
              <w:t xml:space="preserve">(0.642, 0.7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5</w:t>
              <w:br/>
              <w:t xml:space="preserve">(0.651, 0.7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1</w:t>
              <w:br/>
              <w:t xml:space="preserve">(0.632, 0.7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9</w:t>
              <w:br/>
              <w:t xml:space="preserve">(0.639, 0.7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7</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5</w:t>
              <w:br/>
              <w:t xml:space="preserve">(0.650, 0.7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3</w:t>
              <w:br/>
              <w:t xml:space="preserve">(0.615, 0.7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8</w:t>
              <w:br/>
              <w:t xml:space="preserve">(0.639, 0.7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0</w:t>
              <w:br/>
              <w:t xml:space="preserve">(0.657, 0.76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0</w:t>
              <w:br/>
              <w:t xml:space="preserve">(0.615, 0.7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6</w:t>
              <w:br/>
              <w:t xml:space="preserve">(0.650, 0.7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3</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8</w:t>
              <w:br/>
              <w:t xml:space="preserve">(0.643, 0.75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4</w:t>
              <w:br/>
              <w:t xml:space="preserve">(0.610, 0.7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4</w:t>
              <w:br/>
              <w:t xml:space="preserve">(0.634, 0.7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6</w:t>
              <w:br/>
              <w:t xml:space="preserve">(0.653, 0.7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8</w:t>
              <w:br/>
              <w:t xml:space="preserve">(0.616, 0.7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6</w:t>
              <w:br/>
              <w:t xml:space="preserve">(0.648, 0.7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5</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9</w:t>
              <w:br/>
              <w:t xml:space="preserve">(0.643, 0.7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7</w:t>
              <w:br/>
              <w:t xml:space="preserve">(0.610, 0.7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4</w:t>
              <w:br/>
              <w:t xml:space="preserve">(0.634, 0.7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1</w:t>
              <w:br/>
              <w:t xml:space="preserve">(0.658, 0.76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6</w:t>
              <w:br/>
              <w:t xml:space="preserve">(0.632, 0.8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2</w:t>
              <w:br/>
              <w:t xml:space="preserve">(0.643, 0.7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3</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5</w:t>
              <w:br/>
              <w:t xml:space="preserve">(0.651, 0.7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4</w:t>
              <w:br/>
              <w:t xml:space="preserve">(0.621, 0.7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9</w:t>
              <w:br/>
              <w:t xml:space="preserve">(0.640, 0.7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5</w:t>
              <w:br/>
              <w:t xml:space="preserve">(0.652, 0.7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2</w:t>
              <w:br/>
              <w:t xml:space="preserve">(0.610, 0.7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5</w:t>
              <w:br/>
              <w:t xml:space="preserve">(0.648, 0.7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0</w:t>
              <w:br/>
              <w:t xml:space="preserve">(0.644, 0.75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6</w:t>
              <w:br/>
              <w:t xml:space="preserve">(0.608, 0.7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3</w:t>
              <w:br/>
              <w:t xml:space="preserve">(0.634, 0.7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4</w:t>
              <w:br/>
              <w:t xml:space="preserve">(0.660, 0.76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4</w:t>
              <w:br/>
              <w:t xml:space="preserve">(0.636, 0.8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2</w:t>
              <w:br/>
              <w:t xml:space="preserve">(0.643, 0.7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5</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P = blood pressure; CARDIA = Coronary Artery Risk Development in Young Adults; CI = confidence interval; JHS = Jackson Heart Study</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lood pressure sampling variations were compared to oth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s that measure blood pressure the same number of time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i.e., 2, 3, or 4) using the same strategy (i.e., Consecutiv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r distributed) and the same time reference (i.e., midnight o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nset of sleep). Each of these 12 comparison groups had on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 with the highest overall Kappa statistic,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nd those variations are presented here.</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verall concordance was defined as the concordance statistic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resulting from concatenating predicted probabilities and observed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status across the two cohorts and two outcome variables.</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ll concordance statistics obtained from blood pressur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sampling variations were compared to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the concordance statistic obtained when blood pressure wa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measured throughout sleep.</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values were obtained using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eLong's test for correlated concordance statistics.</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D147E7">
          <w:footerReference w:type="default" r:id="rId11"/>
          <w:pgSz w:w="12240" w:h="15840" w:orient="portrait"/>
          <w:pgMar w:top="1440" w:right="1440" w:bottom="1440" w:left="1440" w:header="720" w:footer="720" w:gutter="0"/>
          <w:cols w:space="720"/>
          <w:docGrid w:linePitch="360"/>
        </w:sectPr>
      </w:pP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1: Illustration of blood pressure sampling variations following a consecutive and distributed sampling strategy.</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5486400" cy="6400800"/>
            <wp:docPr id="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a:picLocks noChangeAspect="1" noChangeArrowheads="1"/>
                    </pic:cNvPicPr>
                  </pic:nvPicPr>
                  <pic:blipFill>
                    <a:blip r:embed="rId35"/>
                    <a:srcRect/>
                    <a:stretch>
                      <a:fillRect/>
                    </a:stretch>
                  </pic:blipFill>
                  <pic:spPr bwMode="auto">
                    <a:xfrm>
                      <a:off x="0" y="0"/>
                      <a:ext cx="76200" cy="8890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2: Summary of Kappa statistics for the 6 blood pressure sampling variations with highest overall Kappa statistics among those that measured time in hours since falling asleep. Panels on the diagonal show the Kappa statistic values for participants in the Jackson Heart Study (upper left) and Coronary Artery Risk Development in Young Adults study (bottom right). Panels on the off-diagonal show bootstrapped differences in the Kappa statistics presented on the corresponding diagonal tiles.</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6400800" cy="548640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a:picLocks noChangeAspect="1" noChangeArrowheads="1"/>
                    </pic:cNvPicPr>
                  </pic:nvPicPr>
                  <pic:blipFill>
                    <a:blip r:embed="rId36"/>
                    <a:srcRect/>
                    <a:stretch>
                      <a:fillRect/>
                    </a:stretch>
                  </pic:blipFill>
                  <pic:spPr bwMode="auto">
                    <a:xfrm>
                      <a:off x="0" y="0"/>
                      <a:ext cx="88900" cy="7620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Confidence intervals were estimated using bootstrap resampling with bias correction and acceleration. Each interval was based on the aggregate of 10,000 bootstrap replicates.</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S1: Participant inclusion cascade.</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9936"/>
        <w:tblLook w:firstRow="1" w:lastRow="0" w:firstColumn="0" w:lastColumn="0" w:noHBand="0" w:noVBand="1"/>
      </w:tblPr>
      <w:tblGrid>
        <w:gridCol w:w="3600"/>
        <w:gridCol w:w="3168"/>
        <w:gridCol w:w="3168"/>
      </w:tblGrid>
      <w:tr>
        <w:trPr>
          <w:cantSplit/>
          <w:trHeight w:val="3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Inclusion criteria</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 participant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 participa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ll study participants</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0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Participants who underwent 24-hour ABPM.</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8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4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Participants with ≥5 asleep blood pressure measurement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7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94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Participants who were asleep for all measurements between 1am and 5am.</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6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85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Participants with at least 1 blood pressure measurement within 30 minutes of all sampling time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4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621</w:t>
            </w:r>
          </w:p>
        </w:tc>
      </w:tr>
      <w:tr>
        <w:trPr>
          <w:cantSplit/>
          <w:trHeight w:val="2880" w:hRule="auto"/>
        </w:trPr>
        <w:tc>
          <w:tcPr>
            <w:gridSpan w:val="3"/>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BPM = ambulatory blood pressure monitoring; CARDIA = Coronary Artery Risk Development in Young Adults; JHS = Jackson Heart Study</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D147E7">
          <w:footerReference w:type="default" r:id="rId11"/>
          <w:pgSz w:w="12240" w:h="15840" w:orient="portrait"/>
          <w:pgMar w:top="1440" w:right="1440" w:bottom="1440" w:left="1440" w:header="720" w:footer="720" w:gutter="0"/>
          <w:cols w:space="720"/>
          <w:docGrid w:linePitch="360"/>
        </w:sectPr>
      </w:pP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S2: Summary of 12 groups of blood pressure sampling variations</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0080"/>
        <w:tblLook w:firstRow="1" w:lastRow="0" w:firstColumn="0" w:lastColumn="0" w:noHBand="0" w:noVBand="1"/>
      </w:tblPr>
      <w:tblGrid>
        <w:gridCol w:w="3600"/>
        <w:gridCol w:w="6480"/>
      </w:tblGrid>
      <w:tr>
        <w:trPr>
          <w:cantSplit/>
          <w:trHeight w:val="3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Group descript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BP sampling variation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 Consecutive BP measurements, hours since falling asleep</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starting at 2; starting at 3; and starting at 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 Consecutive BP measurements, hours since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starting at 2; starting at 3; and starting at 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 Distributed BP measurements, hours since falling a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2; at 1 and 3; at 1 and 4; at 1 and 5; at 2 and 3; at 2 and 4; at 2 and 5; at 3 and 4; at 3 and 5; and at 4 and 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 Distributed BP measurements, hours since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2; at 1 and 3; at 1 and 4; at 1 and 5; at 2 and 3; at 2 and 4; at 2 and 5; at 3 and 4; at 3 and 5; and at 4 and 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 Consecutive BP measurements, hours since falling a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starting at 2; starting at 3; and starting at 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 Consecutive BP measurements, hours since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starting at 2; starting at 3; and starting at 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 Distributed BP measurements, hours since falling a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3; at 1, 2 and 4; at 1, 2 and 5; at 1, 3 and 4; at 1, 3 and 5; at 1, 4 and 5; at 2, 3 and 4; at 2, 3 and 5; at 2, 4 and 5; and at 3, 4 and 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 Distributed BP measurements, hours since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3; at 1, 2 and 4; at 1, 2 and 5; at 1, 3 and 4; at 1, 3 and 5; at 1, 4 and 5; at 2, 3 and 4; at 2, 3 and 5; at 2, 4 and 5; and at 3, 4 and 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 Consecutive BP measurements, hours since falling a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starting at 2; starting at 3; and starting at 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 Consecutive BP measurements, hours since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starting at 2; starting at 3; and starting at 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 Distributed BP measurements, hours since falling a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3 and 4; at 1, 2, 3 and 5; at 1, 2, 4 and 5; at 1, 3, 4 and 5; and at 2, 3, 4 and 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 Distributed BP measurements, hours since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3 and 4; at 1, 2, 3 and 5; at 1, 2, 4 and 5; at 1, 3, 4 and 5; and at 2, 3, 4 and 5</w:t>
            </w:r>
          </w:p>
        </w:tc>
      </w:tr>
      <w:tr>
        <w:trPr>
          <w:cantSplit/>
          <w:trHeight w:val="2880" w:hRule="auto"/>
        </w:trPr>
        <w:tc>
          <w:tcPr>
            <w:gridSpan w:val="2"/>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P = blood pressure</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D147E7">
          <w:footerReference w:type="default" r:id="rId11"/>
          <w:pgSz w:w="12240" w:h="15840" w:orient="portrait"/>
          <w:pgMar w:top="1440" w:right="1440" w:bottom="1440" w:left="1440" w:header="720" w:footer="720" w:gutter="0"/>
          <w:cols w:space="720"/>
          <w:docGrid w:linePitch="360"/>
        </w:sectPr>
      </w:pP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S3: Summary of all 74 blood pressure sampling variations that were evaluated in the current study.</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4083"/>
        <w:tblLook w:firstRow="1" w:lastRow="0" w:firstColumn="0" w:lastColumn="0" w:noHBand="0" w:noVBand="1"/>
      </w:tblPr>
      <w:tblGrid>
        <w:gridCol w:w="2160"/>
        <w:gridCol w:w="1325"/>
        <w:gridCol w:w="1325"/>
        <w:gridCol w:w="1325"/>
        <w:gridCol w:w="1325"/>
        <w:gridCol w:w="1325"/>
        <w:gridCol w:w="1325"/>
        <w:gridCol w:w="1325"/>
        <w:gridCol w:w="1325"/>
        <w:gridCol w:w="1325"/>
      </w:tblGrid>
      <w:tr>
        <w:trPr>
          <w:cantSplit/>
          <w:trHeight w:val="2160" w:hRule="auto"/>
          <w:tblHeader/>
        </w:trPr>
        <w:tc>
          <w:tcPr>
            <w:vMerge w:val="restart"/>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BP sampling</w:t>
              <w:br/>
              <w:t xml:space="preserve">variation</w:t>
            </w:r>
          </w:p>
        </w:tc>
        <w:tc>
          <w:tcPr>
            <w:gridSpan w:val="3"/>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Kappa statistic (95% CI)</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000000"/>
              </w:rPr>
              <w:t xml:space="preserve">*</w:t>
            </w:r>
          </w:p>
        </w:tc>
        <w:tc>
          <w:tcPr>
            <w:gridSpan w:val="3"/>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Mean absolute error (95% CI)</w:t>
              <w:br/>
              <w:t xml:space="preserve">for mean systolic BP during sleep</w:t>
            </w:r>
          </w:p>
        </w:tc>
        <w:tc>
          <w:tcPr>
            <w:gridSpan w:val="3"/>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Mean absolute error (95% CI)</w:t>
              <w:br/>
              <w:t xml:space="preserve">for mean diastolic BP during sleep</w:t>
            </w:r>
          </w:p>
        </w:tc>
      </w:tr>
      <w:tr>
        <w:trPr>
          <w:cantSplit/>
          <w:trHeight w:val="2160" w:hRule="auto"/>
          <w:tblHeader/>
        </w:trPr>
        <w:tc>
          <w:tcPr>
            <w:vMerge/>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Consecutive BP measurements</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vertAlign w:val="superscript"/>
                <w:sz w:val="22"/>
                <w:szCs w:val="22"/>
                <w:color w:val="111111"/>
              </w:rPr>
              <w:t xml:space="preserve"/>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6,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8</w:t>
              <w:br/>
              <w:t xml:space="preserve">(0.62,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83</w:t>
              <w:br/>
              <w:t xml:space="preserve">(5.55, 6.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94</w:t>
              <w:br/>
              <w:t xml:space="preserve">(5.51, 6.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74</w:t>
              <w:br/>
              <w:t xml:space="preserve">(5.39, 6.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9</w:t>
              <w:br/>
              <w:t xml:space="preserve">(4.45, 4.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8</w:t>
              <w:br/>
              <w:t xml:space="preserve">(4.40, 5.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3</w:t>
              <w:br/>
              <w:t xml:space="preserve">(4.32, 4.9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5,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6</w:t>
              <w:br/>
              <w:t xml:space="preserve">(0.61, 0.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6</w:t>
              <w:br/>
              <w:t xml:space="preserve">(5.10, 5.6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3</w:t>
              <w:br/>
              <w:t xml:space="preserve">(4.65, 5.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60</w:t>
              <w:br/>
              <w:t xml:space="preserve">(5.26, 5.9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9</w:t>
              <w:br/>
              <w:t xml:space="preserve">(4.27, 4.7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4</w:t>
              <w:br/>
              <w:t xml:space="preserve">(3.93, 4.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7</w:t>
              <w:br/>
              <w:t xml:space="preserve">(4.37, 4.9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6,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5,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8</w:t>
              <w:br/>
              <w:t xml:space="preserve">(0.63,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6</w:t>
              <w:br/>
              <w:t xml:space="preserve">(5.10, 5.6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1</w:t>
              <w:br/>
              <w:t xml:space="preserve">(4.62, 5.4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61</w:t>
              <w:br/>
              <w:t xml:space="preserve">(5.27, 5.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2</w:t>
              <w:br/>
              <w:t xml:space="preserve">(4.40, 4.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0</w:t>
              <w:br/>
              <w:t xml:space="preserve">(4.16, 4.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1</w:t>
              <w:br/>
              <w:t xml:space="preserve">(4.42, 5.0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8,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5,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2</w:t>
              <w:br/>
              <w:t xml:space="preserve">(5.06, 5.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7</w:t>
              <w:br/>
              <w:t xml:space="preserve">(5.08, 5.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0</w:t>
              <w:br/>
              <w:t xml:space="preserve">(4.87, 5.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5</w:t>
              <w:br/>
              <w:t xml:space="preserve">(4.33, 4.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5</w:t>
              <w:br/>
              <w:t xml:space="preserve">(4.32, 5.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7</w:t>
              <w:br/>
              <w:t xml:space="preserve">(4.19, 4.7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6,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7,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6</w:t>
              <w:br/>
              <w:t xml:space="preserve">(0.60, 0.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3</w:t>
              <w:br/>
              <w:t xml:space="preserve">(5.76, 6.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7</w:t>
              <w:br/>
              <w:t xml:space="preserve">(5.07, 5.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46</w:t>
              <w:br/>
              <w:t xml:space="preserve">(6.08, 6.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1</w:t>
              <w:br/>
              <w:t xml:space="preserve">(4.77, 5.2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1</w:t>
              <w:br/>
              <w:t xml:space="preserve">(4.28, 4.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0</w:t>
              <w:br/>
              <w:t xml:space="preserve">(4.97, 5.6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9,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6,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2</w:t>
              <w:br/>
              <w:t xml:space="preserve">(5.25, 5.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2</w:t>
              <w:br/>
              <w:t xml:space="preserve">(5.00, 5.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8</w:t>
              <w:br/>
              <w:t xml:space="preserve">(5.23, 5.9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3</w:t>
              <w:br/>
              <w:t xml:space="preserve">(4.30, 4.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4</w:t>
              <w:br/>
              <w:t xml:space="preserve">(4.09, 4.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9</w:t>
              <w:br/>
              <w:t xml:space="preserve">(4.29, 4.8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3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7,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7,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7</w:t>
              <w:br/>
              <w:t xml:space="preserve">(0.62, 0.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9</w:t>
              <w:br/>
              <w:t xml:space="preserve">(5.03, 5.5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0</w:t>
              <w:br/>
              <w:t xml:space="preserve">(4.79, 5.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6</w:t>
              <w:br/>
              <w:t xml:space="preserve">(5.02, 5.7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4</w:t>
              <w:br/>
              <w:t xml:space="preserve">(4.32, 4.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7</w:t>
              <w:br/>
              <w:t xml:space="preserve">(3.96, 4.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4</w:t>
              <w:br/>
              <w:t xml:space="preserve">(4.45, 5.0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7,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7,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4,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7</w:t>
              <w:br/>
              <w:t xml:space="preserve">(5.03, 5.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9</w:t>
              <w:br/>
              <w:t xml:space="preserve">(4.62, 5.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8</w:t>
              <w:br/>
              <w:t xml:space="preserve">(5.15, 5.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0</w:t>
              <w:br/>
              <w:t xml:space="preserve">(4.29, 4.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1</w:t>
              <w:br/>
              <w:t xml:space="preserve">(4.09, 4.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6</w:t>
              <w:br/>
              <w:t xml:space="preserve">(4.28, 4.86)</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2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7,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7,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2</w:t>
              <w:br/>
              <w:t xml:space="preserve">(4.78, 5.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4</w:t>
              <w:br/>
              <w:t xml:space="preserve">(4.67, 5.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0</w:t>
              <w:br/>
              <w:t xml:space="preserve">(4.69, 5.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0</w:t>
              <w:br/>
              <w:t xml:space="preserve">(4.09, 4.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0</w:t>
              <w:br/>
              <w:t xml:space="preserve">(3.87, 4.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8</w:t>
              <w:br/>
              <w:t xml:space="preserve">(4.11, 4.6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5,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6</w:t>
              <w:br/>
              <w:t xml:space="preserve">(4.64, 5.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2</w:t>
              <w:br/>
              <w:t xml:space="preserve">(4.37, 5.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7</w:t>
              <w:br/>
              <w:t xml:space="preserve">(4.68, 5.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75,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5</w:t>
              <w:br/>
              <w:t xml:space="preserve">(3.44, 4.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0</w:t>
              <w:br/>
              <w:t xml:space="preserve">(3.83, 4.3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8,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5,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7</w:t>
              <w:br/>
              <w:t xml:space="preserve">(4.25, 4.6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4</w:t>
              <w:br/>
              <w:t xml:space="preserve">(4.40, 5.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6</w:t>
              <w:br/>
              <w:t xml:space="preserve">(3.99, 4.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5</w:t>
              <w:br/>
              <w:t xml:space="preserve">(3.65, 4.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8</w:t>
              <w:br/>
              <w:t xml:space="preserve">(3.66, 4.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5</w:t>
              <w:br/>
              <w:t xml:space="preserve">(3.51, 4.0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9,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6,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7,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6</w:t>
              <w:br/>
              <w:t xml:space="preserve">(4.35, 4.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2</w:t>
              <w:br/>
              <w:t xml:space="preserve">(4.40, 5.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3</w:t>
              <w:br/>
              <w:t xml:space="preserve">(4.16, 4.7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1</w:t>
              <w:br/>
              <w:t xml:space="preserve">(3.53, 3.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6</w:t>
              <w:br/>
              <w:t xml:space="preserve">(3.47, 4.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7</w:t>
              <w:br/>
              <w:t xml:space="preserve">(3.44, 3.9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5, 0.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2,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8</w:t>
              <w:br/>
              <w:t xml:space="preserve">(0.62,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8</w:t>
              <w:br/>
              <w:t xml:space="preserve">(4.75, 5.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5</w:t>
              <w:br/>
              <w:t xml:space="preserve">(4.38, 5.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6</w:t>
              <w:br/>
              <w:t xml:space="preserve">(4.86, 5.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0</w:t>
              <w:br/>
              <w:t xml:space="preserve">(3.89, 4.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7</w:t>
              <w:br/>
              <w:t xml:space="preserve">(3.66, 4.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9</w:t>
              <w:br/>
              <w:t xml:space="preserve">(3.93, 4.4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9,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7,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9</w:t>
              <w:br/>
              <w:t xml:space="preserve">(4.56, 5.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8</w:t>
              <w:br/>
              <w:t xml:space="preserve">(4.54, 5.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2</w:t>
              <w:br/>
              <w:t xml:space="preserve">(4.42, 5.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77,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7</w:t>
              <w:br/>
              <w:t xml:space="preserve">(3.65, 4.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72, 4.2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8,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3,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9</w:t>
              <w:br/>
              <w:t xml:space="preserve">(4.47, 4.9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6</w:t>
              <w:br/>
              <w:t xml:space="preserve">(4.14, 4.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6</w:t>
              <w:br/>
              <w:t xml:space="preserve">(4.57, 5.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4</w:t>
              <w:br/>
              <w:t xml:space="preserve">(3.55, 3.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7</w:t>
              <w:br/>
              <w:t xml:space="preserve">(3.25, 3.9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6</w:t>
              <w:br/>
              <w:t xml:space="preserve">(3.62, 4.1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3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8,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7,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4,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0</w:t>
              <w:br/>
              <w:t xml:space="preserve">(4.59, 5.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8</w:t>
              <w:br/>
              <w:t xml:space="preserve">(4.45, 5.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1</w:t>
              <w:br/>
              <w:t xml:space="preserve">(4.53, 5.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77,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65, 4.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7</w:t>
              <w:br/>
              <w:t xml:space="preserve">(3.73, 4.2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3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6,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3,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4,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5</w:t>
              <w:br/>
              <w:t xml:space="preserve">(4.52, 4.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7</w:t>
              <w:br/>
              <w:t xml:space="preserve">(4.22, 4.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9</w:t>
              <w:br/>
              <w:t xml:space="preserve">(4.59, 5.1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5</w:t>
              <w:br/>
              <w:t xml:space="preserve">(3.66, 4.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3</w:t>
              <w:br/>
              <w:t xml:space="preserve">(3.54,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5</w:t>
              <w:br/>
              <w:t xml:space="preserve">(3.61, 4.1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7,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6,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3,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2</w:t>
              <w:br/>
              <w:t xml:space="preserve">(4.78, 5.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6</w:t>
              <w:br/>
              <w:t xml:space="preserve">(4.67, 5.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9</w:t>
              <w:br/>
              <w:t xml:space="preserve">(4.69, 5.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5</w:t>
              <w:br/>
              <w:t xml:space="preserve">(3.85, 4.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2</w:t>
              <w:br/>
              <w:t xml:space="preserve">(3.78, 4.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0</w:t>
              <w:br/>
              <w:t xml:space="preserve">(3.76, 4.2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5,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3</w:t>
              <w:br/>
              <w:t xml:space="preserve">(5.08, 5.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9</w:t>
              <w:br/>
              <w:t xml:space="preserve">(5.00, 5.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9</w:t>
              <w:br/>
              <w:t xml:space="preserve">(4.96, 5.6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9</w:t>
              <w:br/>
              <w:t xml:space="preserve">(4.19, 4.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3</w:t>
              <w:br/>
              <w:t xml:space="preserve">(3.92, 4.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2</w:t>
              <w:br/>
              <w:t xml:space="preserve">(4.24, 4.8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3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9,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69,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4,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5</w:t>
              <w:br/>
              <w:t xml:space="preserve">(4.82, 5.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7</w:t>
              <w:br/>
              <w:t xml:space="preserve">(4.54, 5.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9</w:t>
              <w:br/>
              <w:t xml:space="preserve">(4.88, 5.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1</w:t>
              <w:br/>
              <w:t xml:space="preserve">(4.01, 4.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1</w:t>
              <w:br/>
              <w:t xml:space="preserve">(3.64, 4.2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2</w:t>
              <w:br/>
              <w:t xml:space="preserve">(4.16, 4.7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2,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1,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2</w:t>
              <w:br/>
              <w:t xml:space="preserve">(4.50, 4.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0</w:t>
              <w:br/>
              <w:t xml:space="preserve">(4.48, 5.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7</w:t>
              <w:br/>
              <w:t xml:space="preserve">(4.37, 4.9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76,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6</w:t>
              <w:br/>
              <w:t xml:space="preserve">(3.57,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4</w:t>
              <w:br/>
              <w:t xml:space="preserve">(3.78, 4.3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3,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69,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7</w:t>
              <w:br/>
              <w:t xml:space="preserve">(4.46, 4.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4</w:t>
              <w:br/>
              <w:t xml:space="preserve">(4.21, 4.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7</w:t>
              <w:br/>
              <w:t xml:space="preserve">(4.50, 5.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0</w:t>
              <w:br/>
              <w:t xml:space="preserve">(3.61, 3.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6</w:t>
              <w:br/>
              <w:t xml:space="preserve">(3.27, 3.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9</w:t>
              <w:br/>
              <w:t xml:space="preserve">(3.75, 4.2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and 3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6,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8</w:t>
              <w:br/>
              <w:t xml:space="preserve">(0.61,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5,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1</w:t>
              <w:br/>
              <w:t xml:space="preserve">(4.85, 5.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3</w:t>
              <w:br/>
              <w:t xml:space="preserve">(4.73, 5.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0</w:t>
              <w:br/>
              <w:t xml:space="preserve">(4.79, 5.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5</w:t>
              <w:br/>
              <w:t xml:space="preserve">(4.04, 4.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2</w:t>
              <w:br/>
              <w:t xml:space="preserve">(3.79, 4.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4</w:t>
              <w:br/>
              <w:t xml:space="preserve">(4.07, 4.6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0,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0</w:t>
              <w:br/>
              <w:t xml:space="preserve">(4.48, 4.9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6</w:t>
              <w:br/>
              <w:t xml:space="preserve">(4.32, 5.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3</w:t>
              <w:br/>
              <w:t xml:space="preserve">(4.46, 5.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0</w:t>
              <w:br/>
              <w:t xml:space="preserve">(3.72, 4.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5</w:t>
              <w:br/>
              <w:t xml:space="preserve">(3.36, 3.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9</w:t>
              <w:br/>
              <w:t xml:space="preserve">(3.85, 4.3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2,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68,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1,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9</w:t>
              <w:br/>
              <w:t xml:space="preserve">(4.29, 4.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3</w:t>
              <w:br/>
              <w:t xml:space="preserve">(4.20, 4.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6</w:t>
              <w:br/>
              <w:t xml:space="preserve">(4.20, 4.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9</w:t>
              <w:br/>
              <w:t xml:space="preserve">(3.61, 3.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0</w:t>
              <w:br/>
              <w:t xml:space="preserve">(3.49, 4.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9</w:t>
              <w:br/>
              <w:t xml:space="preserve">(3.56, 4.0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3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69,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8,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1</w:t>
              <w:br/>
              <w:t xml:space="preserve">(4.67, 5.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8</w:t>
              <w:br/>
              <w:t xml:space="preserve">(4.63, 5.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5</w:t>
              <w:br/>
              <w:t xml:space="preserve">(4.53, 5.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82, 4.2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8</w:t>
              <w:br/>
              <w:t xml:space="preserve">(3.69, 4.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3</w:t>
              <w:br/>
              <w:t xml:space="preserve">(3.78, 4.3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3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9,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4,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8,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5</w:t>
              <w:br/>
              <w:t xml:space="preserve">(4.53, 4.9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5</w:t>
              <w:br/>
              <w:t xml:space="preserve">(4.42, 5.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6</w:t>
              <w:br/>
              <w:t xml:space="preserve">(4.47, 5.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9</w:t>
              <w:br/>
              <w:t xml:space="preserve">(3.61, 3.9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0</w:t>
              <w:br/>
              <w:t xml:space="preserve">(3.53, 4.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8</w:t>
              <w:br/>
              <w:t xml:space="preserve">(3.55, 4.0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0</w:t>
              <w:br/>
              <w:t xml:space="preserve">(4.67, 5.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4</w:t>
              <w:br/>
              <w:t xml:space="preserve">(4.66, 5.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0</w:t>
              <w:br/>
              <w:t xml:space="preserve">(4.51, 5.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7</w:t>
              <w:br/>
              <w:t xml:space="preserve">(3.98, 4.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1</w:t>
              <w:br/>
              <w:t xml:space="preserve">(3.79, 4.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2</w:t>
              <w:br/>
              <w:t xml:space="preserve">(3.97, 4.48)</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68,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6,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8</w:t>
              <w:br/>
              <w:t xml:space="preserve">(4.64, 5.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8</w:t>
              <w:br/>
              <w:t xml:space="preserve">(4.41, 5.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5</w:t>
              <w:br/>
              <w:t xml:space="preserve">(4.63, 5.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8</w:t>
              <w:br/>
              <w:t xml:space="preserve">(3.87, 4.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7</w:t>
              <w:br/>
              <w:t xml:space="preserve">(3.65, 4.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6</w:t>
              <w:br/>
              <w:t xml:space="preserve">(3.88, 4.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7,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4,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1</w:t>
              <w:br/>
              <w:t xml:space="preserve">(4.49, 4.9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7</w:t>
              <w:br/>
              <w:t xml:space="preserve">(3.94, 4.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3</w:t>
              <w:br/>
              <w:t xml:space="preserve">(4.73, 5.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2</w:t>
              <w:br/>
              <w:t xml:space="preserve">(3.73, 4.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6</w:t>
              <w:br/>
              <w:t xml:space="preserve">(3.30, 3.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9</w:t>
              <w:br/>
              <w:t xml:space="preserve">(3.92, 4.4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6,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3,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6</w:t>
              <w:br/>
              <w:t xml:space="preserve">(4.43, 4.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3</w:t>
              <w:br/>
              <w:t xml:space="preserve">(4.03, 4.6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9</w:t>
              <w:br/>
              <w:t xml:space="preserve">(4.59, 5.2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82, 4.2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7</w:t>
              <w:br/>
              <w:t xml:space="preserve">(3.48, 4.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8</w:t>
              <w:br/>
              <w:t xml:space="preserve">(3.94, 4.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8,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3,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8</w:t>
              <w:br/>
              <w:t xml:space="preserve">(4.45, 4.9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0</w:t>
              <w:br/>
              <w:t xml:space="preserve">(4.26, 4.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3</w:t>
              <w:br/>
              <w:t xml:space="preserve">(4.44, 5.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9</w:t>
              <w:br/>
              <w:t xml:space="preserve">(3.71, 4.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6</w:t>
              <w:br/>
              <w:t xml:space="preserve">(3.58,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2</w:t>
              <w:br/>
              <w:t xml:space="preserve">(3.67, 4.1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2,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1,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8,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7</w:t>
              <w:br/>
              <w:t xml:space="preserve">(5.02, 5.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8</w:t>
              <w:br/>
              <w:t xml:space="preserve">(4.42, 5.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63</w:t>
              <w:br/>
              <w:t xml:space="preserve">(5.29, 6.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7</w:t>
              <w:br/>
              <w:t xml:space="preserve">(4.06, 4.4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7</w:t>
              <w:br/>
              <w:t xml:space="preserve">(3.59, 4.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5</w:t>
              <w:br/>
              <w:t xml:space="preserve">(4.27, 4.8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1,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7,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0,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7</w:t>
              <w:br/>
              <w:t xml:space="preserve">(4.54, 5.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5</w:t>
              <w:br/>
              <w:t xml:space="preserve">(4.29, 5.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6</w:t>
              <w:br/>
              <w:t xml:space="preserve">(4.55, 5.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5</w:t>
              <w:br/>
              <w:t xml:space="preserve">(3.75,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1</w:t>
              <w:br/>
              <w:t xml:space="preserve">(3.43, 4.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2</w:t>
              <w:br/>
              <w:t xml:space="preserve">(3.85, 4.3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3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4,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4</w:t>
              <w:br/>
              <w:t xml:space="preserve">(4.43, 4.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8</w:t>
              <w:br/>
              <w:t xml:space="preserve">(4.26, 4.9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9</w:t>
              <w:br/>
              <w:t xml:space="preserve">(4.41, 4.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77, 4.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3</w:t>
              <w:br/>
              <w:t xml:space="preserve">(3.46, 4.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2</w:t>
              <w:br/>
              <w:t xml:space="preserve">(3.87, 4.3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1,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7,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6</w:t>
              <w:br/>
              <w:t xml:space="preserve">(4.34, 4.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4</w:t>
              <w:br/>
              <w:t xml:space="preserve">(4.02, 4.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1</w:t>
              <w:br/>
              <w:t xml:space="preserve">(4.41, 5.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8</w:t>
              <w:br/>
              <w:t xml:space="preserve">(3.78, 4.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0</w:t>
              <w:br/>
              <w:t xml:space="preserve">(3.42, 3.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8</w:t>
              <w:br/>
              <w:t xml:space="preserve">(3.91, 4.45)</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4,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5,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8</w:t>
              <w:br/>
              <w:t xml:space="preserve">(3.88, 4.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7</w:t>
              <w:br/>
              <w:t xml:space="preserve">(3.57, 4.1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3</w:t>
              <w:br/>
              <w:t xml:space="preserve">(3.98, 4.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4</w:t>
              <w:br/>
              <w:t xml:space="preserve">(3.17, 3.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9</w:t>
              <w:br/>
              <w:t xml:space="preserve">(2.83, 3.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3</w:t>
              <w:br/>
              <w:t xml:space="preserve">(3.30, 3.7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4,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2,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2</w:t>
              <w:br/>
              <w:t xml:space="preserve">(3.64, 4.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3</w:t>
              <w:br/>
              <w:t xml:space="preserve">(3.65, 4.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3</w:t>
              <w:br/>
              <w:t xml:space="preserve">(3.49, 3.9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5</w:t>
              <w:br/>
              <w:t xml:space="preserve">(3.09, 3.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4</w:t>
              <w:br/>
              <w:t xml:space="preserve">(2.98, 3.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7</w:t>
              <w:br/>
              <w:t xml:space="preserve">(3.06, 3.4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4,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4,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0,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4</w:t>
              <w:br/>
              <w:t xml:space="preserve">(3.57, 3.9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4</w:t>
              <w:br/>
              <w:t xml:space="preserve">(3.38, 3.9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1</w:t>
              <w:br/>
              <w:t xml:space="preserve">(3.58, 4.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8</w:t>
              <w:br/>
              <w:t xml:space="preserve">(2.93, 3.2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1</w:t>
              <w:br/>
              <w:t xml:space="preserve">(2.76, 3.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3</w:t>
              <w:br/>
              <w:t xml:space="preserve">(2.94, 3.3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3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4,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5,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0,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5</w:t>
              <w:br/>
              <w:t xml:space="preserve">(3.47, 3.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3</w:t>
              <w:br/>
              <w:t xml:space="preserve">(3.37, 3.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6</w:t>
              <w:br/>
              <w:t xml:space="preserve">(3.44, 3.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8</w:t>
              <w:br/>
              <w:t xml:space="preserve">(2.92, 3.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1</w:t>
              <w:br/>
              <w:t xml:space="preserve">(2.77, 3.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3</w:t>
              <w:br/>
              <w:t xml:space="preserve">(2.92, 3.3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3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6, 0.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1,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5</w:t>
              <w:br/>
              <w:t xml:space="preserve">(3.48, 3.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4</w:t>
              <w:br/>
              <w:t xml:space="preserve">(3.28, 3.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3</w:t>
              <w:br/>
              <w:t xml:space="preserve">(3.51, 3.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1</w:t>
              <w:br/>
              <w:t xml:space="preserve">(2.77, 3.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80</w:t>
              <w:br/>
              <w:t xml:space="preserve">(2.58, 3.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0</w:t>
              <w:br/>
              <w:t xml:space="preserve">(2.81, 3.1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3</w:t>
              <w:br/>
              <w:t xml:space="preserve">(3.47, 3.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4</w:t>
              <w:br/>
              <w:t xml:space="preserve">(3.46, 4.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6</w:t>
              <w:br/>
              <w:t xml:space="preserve">(3.34, 3.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5</w:t>
              <w:br/>
              <w:t xml:space="preserve">(2.80, 3.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5</w:t>
              <w:br/>
              <w:t xml:space="preserve">(2.81, 3.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87</w:t>
              <w:br/>
              <w:t xml:space="preserve">(2.69, 3.0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3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4,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69,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83, 4.2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3</w:t>
              <w:br/>
              <w:t xml:space="preserve">(3.64, 4.2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8</w:t>
              <w:br/>
              <w:t xml:space="preserve">(3.83, 4.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6</w:t>
              <w:br/>
              <w:t xml:space="preserve">(3.09, 3.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0</w:t>
              <w:br/>
              <w:t xml:space="preserve">(2.96, 3.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0</w:t>
              <w:br/>
              <w:t xml:space="preserve">(3.09, 3.5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3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2,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0</w:t>
              <w:br/>
              <w:t xml:space="preserve">(3.72, 4.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0</w:t>
              <w:br/>
              <w:t xml:space="preserve">(3.32, 3.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3</w:t>
              <w:br/>
              <w:t xml:space="preserve">(3.88, 4.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7</w:t>
              <w:br/>
              <w:t xml:space="preserve">(2.91, 3.2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4</w:t>
              <w:br/>
              <w:t xml:space="preserve">(2.69, 3.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7</w:t>
              <w:br/>
              <w:t xml:space="preserve">(2.97, 3.3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2,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5</w:t>
              <w:br/>
              <w:t xml:space="preserve">(3.76, 4.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7</w:t>
              <w:br/>
              <w:t xml:space="preserve">(3.60, 4.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0</w:t>
              <w:br/>
              <w:t xml:space="preserve">(3.76, 4.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5</w:t>
              <w:br/>
              <w:t xml:space="preserve">(2.98, 3.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3</w:t>
              <w:br/>
              <w:t xml:space="preserve">(2.86, 3.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5</w:t>
              <w:br/>
              <w:t xml:space="preserve">(2.96, 3.3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3,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3,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0,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8</w:t>
              <w:br/>
              <w:t xml:space="preserve">(3.80, 4.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1</w:t>
              <w:br/>
              <w:t xml:space="preserve">(3.63, 4.2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4</w:t>
              <w:br/>
              <w:t xml:space="preserve">(3.81, 4.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9</w:t>
              <w:br/>
              <w:t xml:space="preserve">(3.03, 3.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9</w:t>
              <w:br/>
              <w:t xml:space="preserve">(2.94, 3.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9</w:t>
              <w:br/>
              <w:t xml:space="preserve">(2.99, 3.3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3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0,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2</w:t>
              <w:br/>
              <w:t xml:space="preserve">(4.21, 4.6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3</w:t>
              <w:br/>
              <w:t xml:space="preserve">(4.01, 4.6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7</w:t>
              <w:br/>
              <w:t xml:space="preserve">(4.21, 4.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9</w:t>
              <w:br/>
              <w:t xml:space="preserve">(3.43, 3.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6</w:t>
              <w:br/>
              <w:t xml:space="preserve">(3.12, 3.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6</w:t>
              <w:br/>
              <w:t xml:space="preserve">(3.54, 3.9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8, 0.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5,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82, 4.2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73, 4.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76, 4.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1</w:t>
              <w:br/>
              <w:t xml:space="preserve">(3.16, 3.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7</w:t>
              <w:br/>
              <w:t xml:space="preserve">(2.85, 3.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8</w:t>
              <w:br/>
              <w:t xml:space="preserve">(3.28, 3.6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7,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6, 0.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8</w:t>
              <w:br/>
              <w:t xml:space="preserve">(3.60, 3.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9</w:t>
              <w:br/>
              <w:t xml:space="preserve">(3.54, 4.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7</w:t>
              <w:br/>
              <w:t xml:space="preserve">(3.53, 4.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0</w:t>
              <w:br/>
              <w:t xml:space="preserve">(2.95, 3.2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5</w:t>
              <w:br/>
              <w:t xml:space="preserve">(2.73, 3.1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0</w:t>
              <w:br/>
              <w:t xml:space="preserve">(3.01, 3.4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3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5,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2,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3</w:t>
              <w:br/>
              <w:t xml:space="preserve">(3.74, 4.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7</w:t>
              <w:br/>
              <w:t xml:space="preserve">(3.60, 4.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7</w:t>
              <w:br/>
              <w:t xml:space="preserve">(3.71, 4.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6</w:t>
              <w:br/>
              <w:t xml:space="preserve">(3.10, 3.4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2</w:t>
              <w:br/>
              <w:t xml:space="preserve">(2.89, 3.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6</w:t>
              <w:br/>
              <w:t xml:space="preserve">(3.15, 3.5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3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6</w:t>
              <w:br/>
              <w:t xml:space="preserve">(3.58, 3.9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6</w:t>
              <w:br/>
              <w:t xml:space="preserve">(3.31, 3.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0</w:t>
              <w:br/>
              <w:t xml:space="preserve">(3.67, 4.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4</w:t>
              <w:br/>
              <w:t xml:space="preserve">(2.91, 3.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9</w:t>
              <w:br/>
              <w:t xml:space="preserve">(2.59, 3.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2</w:t>
              <w:br/>
              <w:t xml:space="preserve">(3.04, 3.4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7,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5,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6,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4</w:t>
              <w:br/>
              <w:t xml:space="preserve">(3.47, 3.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7</w:t>
              <w:br/>
              <w:t xml:space="preserve">(3.40, 3.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2</w:t>
              <w:br/>
              <w:t xml:space="preserve">(3.40, 3.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4</w:t>
              <w:br/>
              <w:t xml:space="preserve">(2.99, 3.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8</w:t>
              <w:br/>
              <w:t xml:space="preserve">(2.75, 3.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5</w:t>
              <w:br/>
              <w:t xml:space="preserve">(3.05, 3.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3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6, 0.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6,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1</w:t>
              <w:br/>
              <w:t xml:space="preserve">(3.92, 4.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7</w:t>
              <w:br/>
              <w:t xml:space="preserve">(3.78, 4.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3</w:t>
              <w:br/>
              <w:t xml:space="preserve">(3.88, 4.3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4</w:t>
              <w:br/>
              <w:t xml:space="preserve">(3.18, 3.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5</w:t>
              <w:br/>
              <w:t xml:space="preserve">(2.91, 3.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8</w:t>
              <w:br/>
              <w:t xml:space="preserve">(3.27, 3.7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3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1</w:t>
              <w:br/>
              <w:t xml:space="preserve">(3.63, 4.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5</w:t>
              <w:br/>
              <w:t xml:space="preserve">(3.48, 4.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5</w:t>
              <w:br/>
              <w:t xml:space="preserve">(3.62, 4.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3</w:t>
              <w:br/>
              <w:t xml:space="preserve">(2.98, 3.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2</w:t>
              <w:br/>
              <w:t xml:space="preserve">(2.79, 3.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1</w:t>
              <w:br/>
              <w:t xml:space="preserve">(3.02, 3.4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6,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6,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6</w:t>
              <w:br/>
              <w:t xml:space="preserve">(3.49, 3.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2</w:t>
              <w:br/>
              <w:t xml:space="preserve">(3.35, 3.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9</w:t>
              <w:br/>
              <w:t xml:space="preserve">(3.47, 3.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6</w:t>
              <w:br/>
              <w:t xml:space="preserve">(3.01, 3.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4</w:t>
              <w:br/>
              <w:t xml:space="preserve">(2.81, 3.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4</w:t>
              <w:br/>
              <w:t xml:space="preserve">(3.05, 3.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3,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4,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2,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5</w:t>
              <w:br/>
              <w:t xml:space="preserve">(3.77, 4.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5</w:t>
              <w:br/>
              <w:t xml:space="preserve">(3.66, 4.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5</w:t>
              <w:br/>
              <w:t xml:space="preserve">(3.70, 4.1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1</w:t>
              <w:br/>
              <w:t xml:space="preserve">(3.06, 3.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3</w:t>
              <w:br/>
              <w:t xml:space="preserve">(2.89, 3.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7</w:t>
              <w:br/>
              <w:t xml:space="preserve">(3.08, 3.47)</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4,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1</w:t>
              <w:br/>
              <w:t xml:space="preserve">(4.10, 4.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9</w:t>
              <w:br/>
              <w:t xml:space="preserve">(3.79, 4.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6</w:t>
              <w:br/>
              <w:t xml:space="preserve">(4.18, 4.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6</w:t>
              <w:br/>
              <w:t xml:space="preserve">(3.47, 3.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0</w:t>
              <w:br/>
              <w:t xml:space="preserve">(3.13, 3.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5</w:t>
              <w:br/>
              <w:t xml:space="preserve">(3.60, 4.1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1,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0,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7,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8</w:t>
              <w:br/>
              <w:t xml:space="preserve">(3.99, 4.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3</w:t>
              <w:br/>
              <w:t xml:space="preserve">(3.46, 4.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1</w:t>
              <w:br/>
              <w:t xml:space="preserve">(4.25, 4.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0</w:t>
              <w:br/>
              <w:t xml:space="preserve">(3.24, 3.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4</w:t>
              <w:br/>
              <w:t xml:space="preserve">(2.82, 3.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7</w:t>
              <w:br/>
              <w:t xml:space="preserve">(3.44, 3.9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8,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8,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4</w:t>
              <w:br/>
              <w:t xml:space="preserve">(3.94, 4.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3</w:t>
              <w:br/>
              <w:t xml:space="preserve">(3.53, 4.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7</w:t>
              <w:br/>
              <w:t xml:space="preserve">(4.10, 4.6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4</w:t>
              <w:br/>
              <w:t xml:space="preserve">(3.37, 3.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2</w:t>
              <w:br/>
              <w:t xml:space="preserve">(3.07, 3.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9</w:t>
              <w:br/>
              <w:t xml:space="preserve">(3.47, 3.9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7,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7</w:t>
              <w:br/>
              <w:t xml:space="preserve">(0.62, 0.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3</w:t>
              <w:br/>
              <w:t xml:space="preserve">(4.22, 4.6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8</w:t>
              <w:br/>
              <w:t xml:space="preserve">(3.94, 4.6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4</w:t>
              <w:br/>
              <w:t xml:space="preserve">(4.27, 4.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3</w:t>
              <w:br/>
              <w:t xml:space="preserve">(3.36, 3.7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8</w:t>
              <w:br/>
              <w:t xml:space="preserve">(3.23, 3.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6</w:t>
              <w:br/>
              <w:t xml:space="preserve">(3.34, 3.7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4,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1,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8</w:t>
              <w:br/>
              <w:t xml:space="preserve">(4.36, 4.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6</w:t>
              <w:br/>
              <w:t xml:space="preserve">(3.86, 4.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9</w:t>
              <w:br/>
              <w:t xml:space="preserve">(4.58, 5.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2</w:t>
              <w:br/>
              <w:t xml:space="preserve">(3.53, 3.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2</w:t>
              <w:br/>
              <w:t xml:space="preserve">(3.08, 3.5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76, 4.2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4,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3,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0,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2</w:t>
              <w:br/>
              <w:t xml:space="preserve">(4.02, 4.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0</w:t>
              <w:br/>
              <w:t xml:space="preserve">(3.68, 4.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9</w:t>
              <w:br/>
              <w:t xml:space="preserve">(4.10, 4.6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9</w:t>
              <w:br/>
              <w:t xml:space="preserve">(3.31, 3.6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8</w:t>
              <w:br/>
              <w:t xml:space="preserve">(2.93, 3.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3</w:t>
              <w:br/>
              <w:t xml:space="preserve">(3.48, 3.9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3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1,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1,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7</w:t>
              <w:br/>
              <w:t xml:space="preserve">(3.88, 4.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1</w:t>
              <w:br/>
              <w:t xml:space="preserve">(3.52, 4.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6</w:t>
              <w:br/>
              <w:t xml:space="preserve">(4.00, 4.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3</w:t>
              <w:br/>
              <w:t xml:space="preserve">(3.26, 3.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2</w:t>
              <w:br/>
              <w:t xml:space="preserve">(2.99, 3.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9</w:t>
              <w:br/>
              <w:t xml:space="preserve">(3.37, 3.8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1,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7,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2</w:t>
              <w:br/>
              <w:t xml:space="preserve">(3.93, 4.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7</w:t>
              <w:br/>
              <w:t xml:space="preserve">(3.59, 4.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1</w:t>
              <w:br/>
              <w:t xml:space="preserve">(4.05, 4.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4</w:t>
              <w:br/>
              <w:t xml:space="preserve">(3.37, 3.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7</w:t>
              <w:br/>
              <w:t xml:space="preserve">(3.05, 3.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3</w:t>
              <w:br/>
              <w:t xml:space="preserve">(3.49, 3.96)</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3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7,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w:t>
              <w:br/>
              <w:t xml:space="preserve">(0.78, 0.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9</w:t>
              <w:br/>
              <w:t xml:space="preserve">(3.23, 3.5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9</w:t>
              <w:br/>
              <w:t xml:space="preserve">(3.06, 3.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6</w:t>
              <w:br/>
              <w:t xml:space="preserve">(3.25, 3.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9</w:t>
              <w:br/>
              <w:t xml:space="preserve">(2.65, 2.9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4</w:t>
              <w:br/>
              <w:t xml:space="preserve">(2.44, 2.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0</w:t>
              <w:br/>
              <w:t xml:space="preserve">(2.71, 3.0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3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7,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w:t>
              <w:br/>
              <w:t xml:space="preserve">(0.78, 0.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0</w:t>
              <w:br/>
              <w:t xml:space="preserve">(3.04, 3.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5</w:t>
              <w:br/>
              <w:t xml:space="preserve">(2.72, 3.1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8</w:t>
              <w:br/>
              <w:t xml:space="preserve">(3.17, 3.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59</w:t>
              <w:br/>
              <w:t xml:space="preserve">(2.46, 2.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4</w:t>
              <w:br/>
              <w:t xml:space="preserve">(2.24, 2.6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0</w:t>
              <w:br/>
              <w:t xml:space="preserve">(2.53, 2.8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5</w:t>
              <w:br/>
              <w:t xml:space="preserve">(0.81, 0.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7</w:t>
              <w:br/>
              <w:t xml:space="preserve">(3.01, 3.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5</w:t>
              <w:br/>
              <w:t xml:space="preserve">(2.93, 3.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8</w:t>
              <w:br/>
              <w:t xml:space="preserve">(2.98, 3.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1</w:t>
              <w:br/>
              <w:t xml:space="preserve">(2.48, 2.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0</w:t>
              <w:br/>
              <w:t xml:space="preserve">(2.38, 2.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2</w:t>
              <w:br/>
              <w:t xml:space="preserve">(2.46, 2.7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3,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5</w:t>
              <w:br/>
              <w:t xml:space="preserve">(0.80, 0.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2</w:t>
              <w:br/>
              <w:t xml:space="preserve">(2.98, 3.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5</w:t>
              <w:br/>
              <w:t xml:space="preserve">(2.83, 3.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8</w:t>
              <w:br/>
              <w:t xml:space="preserve">(2.99, 3.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8</w:t>
              <w:br/>
              <w:t xml:space="preserve">(2.36, 2.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2</w:t>
              <w:br/>
              <w:t xml:space="preserve">(2.22, 2.6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53</w:t>
              <w:br/>
              <w:t xml:space="preserve">(2.37, 2.7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3,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3,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0</w:t>
              <w:br/>
              <w:t xml:space="preserve">(3.23, 3.5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7</w:t>
              <w:br/>
              <w:t xml:space="preserve">(3.04, 3.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0</w:t>
              <w:br/>
              <w:t xml:space="preserve">(3.28, 3.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1</w:t>
              <w:br/>
              <w:t xml:space="preserve">(2.57, 2.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5</w:t>
              <w:br/>
              <w:t xml:space="preserve">(2.43, 2.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5</w:t>
              <w:br/>
              <w:t xml:space="preserve">(2.58, 2.9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3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w:t>
              <w:br/>
              <w:t xml:space="preserve">(0.79, 0.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4,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7</w:t>
              <w:br/>
              <w:t xml:space="preserve">(3.40, 3.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2</w:t>
              <w:br/>
              <w:t xml:space="preserve">(3.27, 3.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1</w:t>
              <w:br/>
              <w:t xml:space="preserve">(3.38, 3.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0</w:t>
              <w:br/>
              <w:t xml:space="preserve">(2.76, 3.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8</w:t>
              <w:br/>
              <w:t xml:space="preserve">(2.49, 2.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6</w:t>
              <w:br/>
              <w:t xml:space="preserve">(2.87, 3.2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3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9,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7, 0.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6,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3</w:t>
              <w:br/>
              <w:t xml:space="preserve">(3.17, 3.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1</w:t>
              <w:br/>
              <w:t xml:space="preserve">(2.98, 3.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2</w:t>
              <w:br/>
              <w:t xml:space="preserve">(3.22, 3.6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8</w:t>
              <w:br/>
              <w:t xml:space="preserve">(2.56, 2.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9</w:t>
              <w:br/>
              <w:t xml:space="preserve">(2.30, 2.6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82</w:t>
              <w:br/>
              <w:t xml:space="preserve">(2.65, 3.0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w:t>
              <w:br/>
              <w:t xml:space="preserve">(0.81, 0.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w:t>
              <w:br/>
              <w:t xml:space="preserve">(0.79, 0.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9, 0.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1</w:t>
              <w:br/>
              <w:t xml:space="preserve">(2.97, 3.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0</w:t>
              <w:br/>
              <w:t xml:space="preserve">(2.89, 3.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2</w:t>
              <w:br/>
              <w:t xml:space="preserve">(2.93, 3.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6</w:t>
              <w:br/>
              <w:t xml:space="preserve">(2.53, 2.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8</w:t>
              <w:br/>
              <w:t xml:space="preserve">(2.30, 2.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9</w:t>
              <w:br/>
              <w:t xml:space="preserve">(2.62, 2.9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3,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9,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8, 0.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7,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0</w:t>
              <w:br/>
              <w:t xml:space="preserve">(3.05, 3.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1</w:t>
              <w:br/>
              <w:t xml:space="preserve">(2.88, 3.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6</w:t>
              <w:br/>
              <w:t xml:space="preserve">(3.07, 3.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2</w:t>
              <w:br/>
              <w:t xml:space="preserve">(2.50, 2.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7</w:t>
              <w:br/>
              <w:t xml:space="preserve">(2.29, 2.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4</w:t>
              <w:br/>
              <w:t xml:space="preserve">(2.57, 2.9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3,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3,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8, 0.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9</w:t>
              <w:br/>
              <w:t xml:space="preserve">(3.14, 3.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3</w:t>
              <w:br/>
              <w:t xml:space="preserve">(3.00, 3.4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4</w:t>
              <w:br/>
              <w:t xml:space="preserve">(3.13, 3.5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4</w:t>
              <w:br/>
              <w:t xml:space="preserve">(2.61, 2.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57</w:t>
              <w:br/>
              <w:t xml:space="preserve">(2.37, 2.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87</w:t>
              <w:br/>
              <w:t xml:space="preserve">(2.70, 3.05)</w:t>
            </w:r>
          </w:p>
        </w:tc>
      </w:tr>
      <w:tr>
        <w:trPr>
          <w:cantSplit/>
          <w:trHeight w:val="2880" w:hRule="auto"/>
        </w:trPr>
        <w:tc>
          <w:tcPr>
            <w:gridSpan w:val="10"/>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P = blood pressure; CARDIA = Coronary Artery Risk Development in Young Adults; JHS = Jackson Heart Study</w:t>
            </w:r>
          </w:p>
        </w:tc>
      </w:tr>
      <w:tr>
        <w:trPr>
          <w:cantSplit/>
          <w:trHeight w:val="2880" w:hRule="auto"/>
        </w:trPr>
        <w:tc>
          <w:tcPr>
            <w:gridSpan w:val="10"/>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Kappa statistics measure the chance-corrected agreement in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lassification of nocturnal hypertension between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mbulatory blood pressure monitoring throughout sleep and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 blood pressure sampling variation.</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D147E7">
          <w:footerReference w:type="default" r:id="rId11"/>
          <w:pgSz w:w="15840" w:h="12240" w:orient="landscape"/>
          <w:pgMar w:top="1440" w:right="1440" w:bottom="1440" w:left="1440" w:header="720" w:footer="720" w:gutter="0"/>
          <w:cols w:space="720"/>
          <w:docGrid w:linePitch="360"/>
        </w:sectPr>
      </w:pP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S4: Prevalence ratios (95% confidence intervals) for the association between mean systolic blood pressure during sleep and albuminuria using the 12 blood pressure sampling strategies that obtained the highest overall chance-corrected agreement (i.e., Kappa statistic) with measuring blood pressure throughout sleep.</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1664"/>
        <w:tblLook w:firstRow="1" w:lastRow="0" w:firstColumn="0" w:lastColumn="0" w:noHBand="0" w:noVBand="1"/>
      </w:tblPr>
      <w:tblGrid>
        <w:gridCol w:w="2160"/>
        <w:gridCol w:w="1584"/>
        <w:gridCol w:w="1584"/>
        <w:gridCol w:w="1584"/>
        <w:gridCol w:w="1584"/>
        <w:gridCol w:w="1584"/>
        <w:gridCol w:w="1584"/>
      </w:tblGrid>
      <w:tr>
        <w:trPr>
          <w:cantSplit/>
          <w:trHeight w:val="2160" w:hRule="auto"/>
          <w:tblHeader/>
        </w:trPr>
        <w:tc>
          <w:tcPr>
            <w:vMerge w:val="restart"/>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Blood pressure</w:t>
              <w:br/>
              <w:t xml:space="preserve">sampling variation</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000000"/>
              </w:rPr>
              <w:t xml:space="preserve">*</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Overall</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CARDIA</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JHS</w:t>
            </w:r>
          </w:p>
        </w:tc>
      </w:tr>
      <w:tr>
        <w:trPr>
          <w:cantSplit/>
          <w:trHeight w:val="2160" w:hRule="auto"/>
          <w:tblHeader/>
        </w:trPr>
        <w:tc>
          <w:tcPr>
            <w:vMerge/>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revalence ratio</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revalence ratio</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revalence ratio</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Measuring BP throughout sleep</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7</w:t>
              <w:br/>
              <w:t xml:space="preserve">(1.07, 1.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8</w:t>
              <w:br/>
              <w:t xml:space="preserve">(0.76, 1.5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8</w:t>
              <w:br/>
              <w:t xml:space="preserve">(1.10, 1.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6</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5</w:t>
              <w:br/>
              <w:t xml:space="preserve">(1.17, 1.5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7</w:t>
              <w:br/>
              <w:t xml:space="preserve">(0.91, 1.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0</w:t>
              <w:br/>
              <w:t xml:space="preserve">(1.15, 1.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0</w:t>
              <w:br/>
              <w:t xml:space="preserve">(1.11, 1.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7</w:t>
              <w:br/>
              <w:t xml:space="preserve">(0.86, 1.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8</w:t>
              <w:br/>
              <w:t xml:space="preserve">(1.12, 1.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2</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1</w:t>
              <w:br/>
              <w:t xml:space="preserve">(1.23, 1.6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4</w:t>
              <w:br/>
              <w:t xml:space="preserve">(1.01, 1.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7</w:t>
              <w:br/>
              <w:t xml:space="preserve">(1.30, 1.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7</w:t>
              <w:br/>
              <w:t xml:space="preserve">(1.07, 1.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0</w:t>
              <w:br/>
              <w:t xml:space="preserve">(0.81, 1.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4</w:t>
              <w:br/>
              <w:t xml:space="preserve">(1.08, 1.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8</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4</w:t>
              <w:br/>
              <w:t xml:space="preserve">(1.14, 1.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4</w:t>
              <w:br/>
              <w:t xml:space="preserve">(0.86, 1.5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8</w:t>
              <w:br/>
              <w:t xml:space="preserve">(1.19, 1.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3</w:t>
              <w:br/>
              <w:t xml:space="preserve">(1.05, 1.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3</w:t>
              <w:br/>
              <w:t xml:space="preserve">(0.70, 1.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7</w:t>
              <w:br/>
              <w:t xml:space="preserve">(1.12, 1.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3</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4</w:t>
              <w:br/>
              <w:t xml:space="preserve">(1.07, 1.4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8</w:t>
              <w:br/>
              <w:t xml:space="preserve">(0.83, 1.4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5</w:t>
              <w:br/>
              <w:t xml:space="preserve">(1.08, 1.6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4</w:t>
              <w:br/>
              <w:t xml:space="preserve">(1.08, 1.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4</w:t>
              <w:br/>
              <w:t xml:space="preserve">(0.82, 1.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3</w:t>
              <w:br/>
              <w:t xml:space="preserve">(1.10, 1.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2</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5</w:t>
              <w:br/>
              <w:t xml:space="preserve">(1.15, 1.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5</w:t>
              <w:br/>
              <w:t xml:space="preserve">(0.84, 1.5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1</w:t>
              <w:br/>
              <w:t xml:space="preserve">(1.22, 1.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9</w:t>
              <w:br/>
              <w:t xml:space="preserve">(1.01, 1.4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3</w:t>
              <w:br/>
              <w:t xml:space="preserve">(0.69, 1.2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3</w:t>
              <w:br/>
              <w:t xml:space="preserve">(1.08, 1.6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8</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0</w:t>
              <w:br/>
              <w:t xml:space="preserve">(1.11, 1.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2</w:t>
              <w:br/>
              <w:t xml:space="preserve">(0.85, 1.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2</w:t>
              <w:br/>
              <w:t xml:space="preserve">(1.15, 1.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6</w:t>
              <w:br/>
              <w:t xml:space="preserve">(1.09, 1.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4</w:t>
              <w:br/>
              <w:t xml:space="preserve">(0.80, 1.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6</w:t>
              <w:br/>
              <w:t xml:space="preserve">(1.12, 1.6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2</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ARDIA = Coronary Artery Risk Development in Young Adults; JHS = Jackson Heart Study</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lood pressure sampling variations were compared to oth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s that measure blood pressure the same number of time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i.e., 2, 3, or 4) using the same strategy (i.e., Consecutiv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r distributed) and the same time reference (i.e., midnight o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nset of sleep). Each of these 12 comparison groups had on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 with the highest overall Kappa statistic,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nd those variations are presented here.</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valence ratios are adjusted for participant age, sex, diabetes status, smoking status, antihypertensive medication use and sleep duration</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valence ratios correspond to 10 mm Hg high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systolic blood pressure</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S5: Concordance statistics for albuminuria based on models using the 12 blood pressure sampling strategies, separately, that obtained the highest overall chance-corrected agreement with ambulatory blood pressure monitoring throughout sleep.</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1664"/>
        <w:tblLook w:firstRow="1" w:lastRow="0" w:firstColumn="0" w:lastColumn="0" w:noHBand="0" w:noVBand="1"/>
      </w:tblPr>
      <w:tblGrid>
        <w:gridCol w:w="2160"/>
        <w:gridCol w:w="1584"/>
        <w:gridCol w:w="1584"/>
        <w:gridCol w:w="1584"/>
        <w:gridCol w:w="1584"/>
        <w:gridCol w:w="1584"/>
        <w:gridCol w:w="1584"/>
      </w:tblGrid>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Overall</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CARDIA</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JHS</w:t>
            </w:r>
          </w:p>
        </w:tc>
      </w:tr>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Blood pressure</w:t>
              <w:br/>
              <w:t xml:space="preserve">sampling variation</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statistic</w:t>
              <w:br/>
              <w:t xml:space="preserve">(95% CI)</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 for</w:t>
              <w:br/>
              <w:t xml:space="preserve">differenc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statistic</w:t>
              <w:br/>
              <w:t xml:space="preserve">(95% CI)</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 for</w:t>
              <w:br/>
              <w:t xml:space="preserve">differenc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statistic</w:t>
              <w:br/>
              <w:t xml:space="preserve">(95% CI)</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 for</w:t>
              <w:br/>
              <w:t xml:space="preserve">difference</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Measuring BP throughout sleep</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4</w:t>
              <w:br/>
              <w:t xml:space="preserve">(0.719, 0.8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eferenc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3</w:t>
              <w:br/>
              <w:t xml:space="preserve">(0.768, 0.89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eferenc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8</w:t>
              <w:br/>
              <w:t xml:space="preserve">(0.643, 0.8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eference</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Foregoing BP measuremen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7</w:t>
              <w:br/>
              <w:t xml:space="preserve">(0.666, 0.7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3</w:t>
              <w:br/>
              <w:t xml:space="preserve">(0.741, 0.8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62</w:t>
              <w:br/>
              <w:t xml:space="preserve">(0.571, 0.75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1</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6</w:t>
              <w:br/>
              <w:t xml:space="preserve">(0.720, 0.8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6</w:t>
              <w:br/>
              <w:t xml:space="preserve">(0.770, 0.9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3</w:t>
              <w:br/>
              <w:t xml:space="preserve">(0.649, 0.8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9</w:t>
              <w:br/>
              <w:t xml:space="preserve">(0.700, 0.8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1</w:t>
              <w:br/>
              <w:t xml:space="preserve">(0.751, 0.8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8</w:t>
              <w:br/>
              <w:t xml:space="preserve">(0.633, 0.8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8</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1</w:t>
              <w:br/>
              <w:t xml:space="preserve">(0.724, 0.83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6</w:t>
              <w:br/>
              <w:t xml:space="preserve">(0.751, 0.9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3</w:t>
              <w:br/>
              <w:t xml:space="preserve">(0.676, 0.8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6</w:t>
              <w:br/>
              <w:t xml:space="preserve">(0.710, 0.8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4</w:t>
              <w:br/>
              <w:t xml:space="preserve">(0.772, 0.8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6</w:t>
              <w:br/>
              <w:t xml:space="preserve">(0.629, 0.8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4</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0</w:t>
              <w:br/>
              <w:t xml:space="preserve">(0.724, 0.8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4</w:t>
              <w:br/>
              <w:t xml:space="preserve">(0.766, 0.9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2</w:t>
              <w:br/>
              <w:t xml:space="preserve">(0.659, 0.82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5</w:t>
              <w:br/>
              <w:t xml:space="preserve">(0.719, 0.8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0</w:t>
              <w:br/>
              <w:t xml:space="preserve">(0.776, 0.9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1</w:t>
              <w:br/>
              <w:t xml:space="preserve">(0.637, 0.8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1</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1</w:t>
              <w:br/>
              <w:t xml:space="preserve">(0.714, 0.8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2</w:t>
              <w:br/>
              <w:t xml:space="preserve">(0.762, 0.9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6</w:t>
              <w:br/>
              <w:t xml:space="preserve">(0.642, 0.8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7</w:t>
              <w:br/>
              <w:t xml:space="preserve">(0.710, 0.82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9</w:t>
              <w:br/>
              <w:t xml:space="preserve">(0.759, 0.89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5</w:t>
              <w:br/>
              <w:t xml:space="preserve">(0.644, 0.8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6</w:t>
              <w:br/>
              <w:t xml:space="preserve">(0.720, 0.8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9</w:t>
              <w:br/>
              <w:t xml:space="preserve">(0.761, 0.89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1</w:t>
              <w:br/>
              <w:t xml:space="preserve">(0.658, 0.82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3</w:t>
              <w:br/>
              <w:t xml:space="preserve">(0.718, 0.8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8</w:t>
              <w:br/>
              <w:t xml:space="preserve">(0.775, 0.9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6</w:t>
              <w:br/>
              <w:t xml:space="preserve">(0.630, 0.8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6</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5</w:t>
              <w:br/>
              <w:t xml:space="preserve">(0.718, 0.8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1</w:t>
              <w:br/>
              <w:t xml:space="preserve">(0.761, 0.9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4</w:t>
              <w:br/>
              <w:t xml:space="preserve">(0.651, 0.8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2</w:t>
              <w:br/>
              <w:t xml:space="preserve">(0.716, 0.8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5</w:t>
              <w:br/>
              <w:t xml:space="preserve">(0.768, 0.9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0</w:t>
              <w:br/>
              <w:t xml:space="preserve">(0.648, 0.8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1</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P = blood pressure; CARDIA = Coronary Artery Risk Development in Young Adults; CI = confidence interval; JHS = Jackson Heart Study</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lood pressure sampling variations were compared to oth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s that measure blood pressure the same number of time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i.e., 2, 3, or 4) using the same strategy (i.e., Consecutiv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r distributed) and the same time reference (i.e., midnight o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nset of sleep). Each of these 12 comparison groups had on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 with the highest overall Kappa statistic,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nd those variations are presented here.</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verall concordance was defined as the concordance statistic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resulting from concatenating predicted probabilities and observed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status across the two cohorts and two outcome variables.</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ll concordance statistics obtained from blood pressur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sampling variations were compared to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the concordance statistic obtained when blood pressure wa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measured throughout sleep.</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values were obtained using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eLong's test for correlated concordance statistics.</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S1: Summary of Kappa statistics for the 6 blood pressure sampling variations with highest overall Kappa statistics among those that measured time in hours since midnight. Panels on the diagonal show the Kappa statistic values for participants in the Jackson Heart Study (upper left) and Coronary Artery Risk Development in Young Adults study (bottom right). Panels on the off-diagonal show bootstrapped differences in the Kappa statistics presented on the corresponding diagonal tiles.</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6400800" cy="5486400"/>
            <wp:docPr id="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a:picLocks noChangeAspect="1" noChangeArrowheads="1"/>
                    </pic:cNvPicPr>
                  </pic:nvPicPr>
                  <pic:blipFill>
                    <a:blip r:embed="rId37"/>
                    <a:srcRect/>
                    <a:stretch>
                      <a:fillRect/>
                    </a:stretch>
                  </pic:blipFill>
                  <pic:spPr bwMode="auto">
                    <a:xfrm>
                      <a:off x="0" y="0"/>
                      <a:ext cx="88900" cy="7620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Confidence intervals were estimated using bootstrap resampling with bias correction and acceleration. Each interval was based on the aggregate of 10,000 bootstrap replicates.</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sectPr w:rsidR="00D147E7">
      <w:foot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untner, Paul M" w:date="2020-06-06T16:13:00Z" w:initials="MPM">
    <w:p w14:paraId="2F25AC8E" w14:textId="119310B7" w:rsidR="002E5EED" w:rsidRDefault="002E5EED">
      <w:pPr>
        <w:pStyle w:val="CommentText"/>
      </w:pPr>
      <w:r>
        <w:rPr>
          <w:rStyle w:val="CommentReference"/>
        </w:rPr>
        <w:annotationRef/>
      </w:r>
      <w:r>
        <w:t>This is a little unclear – doesn’t Spacelabs allow this as well? Let’s discu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F25AC8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0C41F2" w16cid:durableId="2263D214"/>
  <w16cid:commentId w16cid:paraId="1BF380E6" w16cid:durableId="2263D4EB"/>
  <w16cid:commentId w16cid:paraId="0EC9FE99" w16cid:durableId="2263D542"/>
  <w16cid:commentId w16cid:paraId="17C28661" w16cid:durableId="2263D551"/>
  <w16cid:commentId w16cid:paraId="6A7A7A13" w16cid:durableId="2263E855"/>
  <w16cid:commentId w16cid:paraId="53EAF76C" w16cid:durableId="2263E95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5014C8" w14:textId="77777777" w:rsidR="00956A43" w:rsidRDefault="00956A43" w:rsidP="00E17565">
      <w:pPr>
        <w:spacing w:after="0" w:line="240" w:lineRule="auto"/>
      </w:pPr>
      <w:r>
        <w:separator/>
      </w:r>
    </w:p>
  </w:endnote>
  <w:endnote w:type="continuationSeparator" w:id="0">
    <w:p w14:paraId="6F0A85F6" w14:textId="77777777" w:rsidR="00956A43" w:rsidRDefault="00956A43" w:rsidP="00E175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GillSans">
    <w:altName w:val="Arial"/>
    <w:charset w:val="00"/>
    <w:family w:val="swiss"/>
    <w:pitch w:val="variable"/>
    <w:sig w:usb0="80000A67" w:usb1="00000000" w:usb2="00000000" w:usb3="00000000" w:csb0="000001F7"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4690973"/>
      <w:docPartObj>
        <w:docPartGallery w:val="Page Numbers (Bottom of Page)"/>
        <w:docPartUnique/>
      </w:docPartObj>
    </w:sdtPr>
    <w:sdtEndPr>
      <w:rPr>
        <w:noProof/>
      </w:rPr>
    </w:sdtEndPr>
    <w:sdtContent>
      <w:p w14:paraId="15AC6E78" w14:textId="4DA2ED85" w:rsidR="002E5EED" w:rsidRDefault="002E5EED">
        <w:pPr>
          <w:pStyle w:val="Footer"/>
        </w:pPr>
        <w:r>
          <w:fldChar w:fldCharType="begin"/>
        </w:r>
        <w:r>
          <w:instrText xml:space="preserve"> PAGE   \* MERGEFORMAT </w:instrText>
        </w:r>
        <w:r>
          <w:fldChar w:fldCharType="separate"/>
        </w:r>
        <w:r w:rsidR="00FF5643">
          <w:rPr>
            <w:noProof/>
          </w:rPr>
          <w:t>17</w:t>
        </w:r>
        <w:r>
          <w:rPr>
            <w:noProof/>
          </w:rPr>
          <w:fldChar w:fldCharType="end"/>
        </w:r>
      </w:p>
    </w:sdtContent>
  </w:sdt>
  <w:p w14:paraId="1316ACB7" w14:textId="77777777" w:rsidR="002E5EED" w:rsidRDefault="002E5EED">
    <w:pPr>
      <w:pStyle w:val="Footer"/>
    </w:pPr>
  </w:p>
  <w:p w14:paraId="382C917B" w14:textId="77777777" w:rsidR="002E5EED" w:rsidRDefault="002E5EED"/>
  <w:p w14:paraId="5BC1BCB3" w14:textId="77777777" w:rsidR="002E5EED" w:rsidRDefault="002E5EED"/>
  <w:p w14:paraId="2EE967B3" w14:textId="77777777" w:rsidR="002E5EED" w:rsidRDefault="002E5EED"/>
  <w:p w14:paraId="284075CF" w14:textId="77777777" w:rsidR="002E5EED" w:rsidRDefault="002E5EED"/>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DC9946" w14:textId="77777777" w:rsidR="00956A43" w:rsidRDefault="00956A43" w:rsidP="00E17565">
      <w:pPr>
        <w:spacing w:after="0" w:line="240" w:lineRule="auto"/>
      </w:pPr>
      <w:r>
        <w:separator/>
      </w:r>
    </w:p>
  </w:footnote>
  <w:footnote w:type="continuationSeparator" w:id="0">
    <w:p w14:paraId="242E04FC" w14:textId="77777777" w:rsidR="00956A43" w:rsidRDefault="00956A43" w:rsidP="00E175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1B6635"/>
    <w:multiLevelType w:val="hybridMultilevel"/>
    <w:tmpl w:val="8F8EA67A"/>
    <w:lvl w:ilvl="0" w:tplc="0B02CCCA">
      <w:start w:val="1"/>
      <w:numFmt w:val="lowerLetter"/>
      <w:lvlText w:val="%1."/>
      <w:lvlJc w:val="left"/>
      <w:pPr>
        <w:ind w:left="360" w:hanging="360"/>
      </w:pPr>
      <w:rPr>
        <w:rFonts w:ascii="Times New Roman" w:eastAsiaTheme="minorHAnsi" w:hAnsi="Times New Roman" w:cstheme="minorBidi"/>
        <w:vertAlign w:val="superscrip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51317ADC"/>
    <w:multiLevelType w:val="hybridMultilevel"/>
    <w:tmpl w:val="8174B1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untner, Paul M">
    <w15:presenceInfo w15:providerId="AD" w15:userId="S-1-5-21-484763869-1637723038-1801674531-1435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StatTag Metadata" w:val="{&quot;MetadataFormatVersion&quot;:&quot;1.0.0&quot;,&quot;TagFormatVersion&quot;:&quot;1.0.0&quot;,&quot;StatTagVersion&quot;:&quot;StatTag v4.0.0&quot;,&quot;RepresentMissingValues&quot;:null,&quot;CustomMissingValue&quot;:null}"/>
  </w:docVars>
  <w:rsids>
    <w:rsidRoot w:val="00E17565"/>
    <w:rsid w:val="00002748"/>
    <w:rsid w:val="00002C32"/>
    <w:rsid w:val="000048B3"/>
    <w:rsid w:val="0000654A"/>
    <w:rsid w:val="00006A1B"/>
    <w:rsid w:val="000247FA"/>
    <w:rsid w:val="00053219"/>
    <w:rsid w:val="000649A3"/>
    <w:rsid w:val="000766FA"/>
    <w:rsid w:val="00080275"/>
    <w:rsid w:val="00090A29"/>
    <w:rsid w:val="000A4967"/>
    <w:rsid w:val="000B4D2A"/>
    <w:rsid w:val="000C2752"/>
    <w:rsid w:val="000C2862"/>
    <w:rsid w:val="000D573A"/>
    <w:rsid w:val="000D7F0E"/>
    <w:rsid w:val="000E5A0F"/>
    <w:rsid w:val="00104322"/>
    <w:rsid w:val="00105DF4"/>
    <w:rsid w:val="001061E1"/>
    <w:rsid w:val="00121CF8"/>
    <w:rsid w:val="00132AFC"/>
    <w:rsid w:val="0013339F"/>
    <w:rsid w:val="00143373"/>
    <w:rsid w:val="00146AEE"/>
    <w:rsid w:val="0016619D"/>
    <w:rsid w:val="00183405"/>
    <w:rsid w:val="00183A02"/>
    <w:rsid w:val="00190215"/>
    <w:rsid w:val="001A732E"/>
    <w:rsid w:val="001E1D5D"/>
    <w:rsid w:val="001E5BE4"/>
    <w:rsid w:val="001E762D"/>
    <w:rsid w:val="001F14A8"/>
    <w:rsid w:val="001F298F"/>
    <w:rsid w:val="00243FD8"/>
    <w:rsid w:val="00272C34"/>
    <w:rsid w:val="00285655"/>
    <w:rsid w:val="002A3210"/>
    <w:rsid w:val="002B14F7"/>
    <w:rsid w:val="002B2990"/>
    <w:rsid w:val="002C1216"/>
    <w:rsid w:val="002D7BEA"/>
    <w:rsid w:val="002E27A3"/>
    <w:rsid w:val="002E4298"/>
    <w:rsid w:val="002E5EED"/>
    <w:rsid w:val="002F4854"/>
    <w:rsid w:val="00311EF4"/>
    <w:rsid w:val="00324749"/>
    <w:rsid w:val="00341183"/>
    <w:rsid w:val="00355B4F"/>
    <w:rsid w:val="003605E5"/>
    <w:rsid w:val="003619DB"/>
    <w:rsid w:val="00386498"/>
    <w:rsid w:val="003B1E89"/>
    <w:rsid w:val="003B37FE"/>
    <w:rsid w:val="003B60EB"/>
    <w:rsid w:val="003F3EF9"/>
    <w:rsid w:val="004002C5"/>
    <w:rsid w:val="00424CBD"/>
    <w:rsid w:val="004406A9"/>
    <w:rsid w:val="00442495"/>
    <w:rsid w:val="00466032"/>
    <w:rsid w:val="0047517C"/>
    <w:rsid w:val="004753ED"/>
    <w:rsid w:val="004827E7"/>
    <w:rsid w:val="0048783C"/>
    <w:rsid w:val="00496D2F"/>
    <w:rsid w:val="004A6063"/>
    <w:rsid w:val="004E0A1E"/>
    <w:rsid w:val="004F7699"/>
    <w:rsid w:val="0053154F"/>
    <w:rsid w:val="00534883"/>
    <w:rsid w:val="00536CBE"/>
    <w:rsid w:val="00542D64"/>
    <w:rsid w:val="00562D56"/>
    <w:rsid w:val="00573D48"/>
    <w:rsid w:val="00584387"/>
    <w:rsid w:val="005A4F38"/>
    <w:rsid w:val="005B1E84"/>
    <w:rsid w:val="005B420C"/>
    <w:rsid w:val="005C07AC"/>
    <w:rsid w:val="005C2D1C"/>
    <w:rsid w:val="005D3354"/>
    <w:rsid w:val="005F60D0"/>
    <w:rsid w:val="005F7739"/>
    <w:rsid w:val="00611F4E"/>
    <w:rsid w:val="00651F86"/>
    <w:rsid w:val="0065273E"/>
    <w:rsid w:val="00654B4A"/>
    <w:rsid w:val="00691D92"/>
    <w:rsid w:val="006D52E0"/>
    <w:rsid w:val="006E4B2A"/>
    <w:rsid w:val="006F70BC"/>
    <w:rsid w:val="00705D78"/>
    <w:rsid w:val="00735F00"/>
    <w:rsid w:val="007920D4"/>
    <w:rsid w:val="007A75DA"/>
    <w:rsid w:val="007B51DC"/>
    <w:rsid w:val="007D07BD"/>
    <w:rsid w:val="007E096C"/>
    <w:rsid w:val="008005CD"/>
    <w:rsid w:val="00831763"/>
    <w:rsid w:val="0086555F"/>
    <w:rsid w:val="008B1DBF"/>
    <w:rsid w:val="008B2440"/>
    <w:rsid w:val="008B46BC"/>
    <w:rsid w:val="008C61E7"/>
    <w:rsid w:val="008C7CE0"/>
    <w:rsid w:val="008D59A4"/>
    <w:rsid w:val="008D77BF"/>
    <w:rsid w:val="008E6145"/>
    <w:rsid w:val="008F6A0B"/>
    <w:rsid w:val="00904969"/>
    <w:rsid w:val="00905A55"/>
    <w:rsid w:val="0091415D"/>
    <w:rsid w:val="00914AD0"/>
    <w:rsid w:val="009339F1"/>
    <w:rsid w:val="009525F4"/>
    <w:rsid w:val="00956A43"/>
    <w:rsid w:val="009607EA"/>
    <w:rsid w:val="00960C80"/>
    <w:rsid w:val="00971158"/>
    <w:rsid w:val="00977CED"/>
    <w:rsid w:val="00995BD6"/>
    <w:rsid w:val="009A4B85"/>
    <w:rsid w:val="009B2CDB"/>
    <w:rsid w:val="009C4D54"/>
    <w:rsid w:val="009C668A"/>
    <w:rsid w:val="009E43B1"/>
    <w:rsid w:val="00A0047D"/>
    <w:rsid w:val="00A05465"/>
    <w:rsid w:val="00A05A54"/>
    <w:rsid w:val="00A323BE"/>
    <w:rsid w:val="00A42508"/>
    <w:rsid w:val="00A5001A"/>
    <w:rsid w:val="00A61946"/>
    <w:rsid w:val="00A67C4B"/>
    <w:rsid w:val="00A73AC3"/>
    <w:rsid w:val="00A774A3"/>
    <w:rsid w:val="00A80898"/>
    <w:rsid w:val="00AB287A"/>
    <w:rsid w:val="00AC09FA"/>
    <w:rsid w:val="00AE1601"/>
    <w:rsid w:val="00AF0CE7"/>
    <w:rsid w:val="00AF1046"/>
    <w:rsid w:val="00AF6BE4"/>
    <w:rsid w:val="00B05A41"/>
    <w:rsid w:val="00B10270"/>
    <w:rsid w:val="00B151B0"/>
    <w:rsid w:val="00B17B29"/>
    <w:rsid w:val="00B24BC7"/>
    <w:rsid w:val="00B34FA8"/>
    <w:rsid w:val="00B36CEA"/>
    <w:rsid w:val="00B4052F"/>
    <w:rsid w:val="00B46DCD"/>
    <w:rsid w:val="00B508C8"/>
    <w:rsid w:val="00B56694"/>
    <w:rsid w:val="00B61A88"/>
    <w:rsid w:val="00B700A9"/>
    <w:rsid w:val="00B7177B"/>
    <w:rsid w:val="00B75F55"/>
    <w:rsid w:val="00BC08FD"/>
    <w:rsid w:val="00BD5F23"/>
    <w:rsid w:val="00BE43D9"/>
    <w:rsid w:val="00BE51FE"/>
    <w:rsid w:val="00C002EC"/>
    <w:rsid w:val="00C01BDD"/>
    <w:rsid w:val="00C04355"/>
    <w:rsid w:val="00C30762"/>
    <w:rsid w:val="00C372A1"/>
    <w:rsid w:val="00C555F8"/>
    <w:rsid w:val="00C73426"/>
    <w:rsid w:val="00C82D3F"/>
    <w:rsid w:val="00C86C9F"/>
    <w:rsid w:val="00C95DE0"/>
    <w:rsid w:val="00C95E37"/>
    <w:rsid w:val="00CA5480"/>
    <w:rsid w:val="00CA63F8"/>
    <w:rsid w:val="00CB1122"/>
    <w:rsid w:val="00CC5FBE"/>
    <w:rsid w:val="00CC6283"/>
    <w:rsid w:val="00CE7E26"/>
    <w:rsid w:val="00CF00CC"/>
    <w:rsid w:val="00CF0BD0"/>
    <w:rsid w:val="00D115CF"/>
    <w:rsid w:val="00D144AC"/>
    <w:rsid w:val="00D147E7"/>
    <w:rsid w:val="00D26FC4"/>
    <w:rsid w:val="00D321C6"/>
    <w:rsid w:val="00D322ED"/>
    <w:rsid w:val="00D4276A"/>
    <w:rsid w:val="00D4477B"/>
    <w:rsid w:val="00D526CF"/>
    <w:rsid w:val="00D62DDE"/>
    <w:rsid w:val="00D70D3C"/>
    <w:rsid w:val="00D7724D"/>
    <w:rsid w:val="00D77E55"/>
    <w:rsid w:val="00D825A3"/>
    <w:rsid w:val="00D97E99"/>
    <w:rsid w:val="00DA49B9"/>
    <w:rsid w:val="00DC1294"/>
    <w:rsid w:val="00DC16AA"/>
    <w:rsid w:val="00DD130A"/>
    <w:rsid w:val="00E02174"/>
    <w:rsid w:val="00E05D50"/>
    <w:rsid w:val="00E17565"/>
    <w:rsid w:val="00E2705B"/>
    <w:rsid w:val="00E4113E"/>
    <w:rsid w:val="00E60899"/>
    <w:rsid w:val="00E6263B"/>
    <w:rsid w:val="00E674DC"/>
    <w:rsid w:val="00E74035"/>
    <w:rsid w:val="00E82771"/>
    <w:rsid w:val="00E8459F"/>
    <w:rsid w:val="00EB0C02"/>
    <w:rsid w:val="00EB1D06"/>
    <w:rsid w:val="00EE5818"/>
    <w:rsid w:val="00EF5349"/>
    <w:rsid w:val="00F22231"/>
    <w:rsid w:val="00F3270E"/>
    <w:rsid w:val="00F4542B"/>
    <w:rsid w:val="00F466B4"/>
    <w:rsid w:val="00F4757B"/>
    <w:rsid w:val="00F61143"/>
    <w:rsid w:val="00F62A91"/>
    <w:rsid w:val="00F83623"/>
    <w:rsid w:val="00FB0CE7"/>
    <w:rsid w:val="00FB662F"/>
    <w:rsid w:val="00FB6880"/>
    <w:rsid w:val="00FF5643"/>
    <w:rsid w:val="00FF66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91202E"/>
  <w15:chartTrackingRefBased/>
  <w15:docId w15:val="{25111C6F-A1FB-4381-97C0-283D57B7A6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175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7565"/>
  </w:style>
  <w:style w:type="paragraph" w:styleId="Footer">
    <w:name w:val="footer"/>
    <w:basedOn w:val="Normal"/>
    <w:link w:val="FooterChar"/>
    <w:uiPriority w:val="99"/>
    <w:unhideWhenUsed/>
    <w:rsid w:val="00E175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7565"/>
  </w:style>
  <w:style w:type="paragraph" w:styleId="Bibliography">
    <w:name w:val="Bibliography"/>
    <w:basedOn w:val="Normal"/>
    <w:next w:val="Normal"/>
    <w:uiPriority w:val="37"/>
    <w:unhideWhenUsed/>
    <w:rsid w:val="004A6063"/>
    <w:pPr>
      <w:tabs>
        <w:tab w:val="left" w:pos="384"/>
      </w:tabs>
      <w:spacing w:after="240" w:line="240" w:lineRule="auto"/>
      <w:ind w:left="384" w:hanging="384"/>
    </w:pPr>
  </w:style>
  <w:style w:type="character" w:styleId="Hyperlink">
    <w:name w:val="Hyperlink"/>
    <w:basedOn w:val="DefaultParagraphFont"/>
    <w:uiPriority w:val="99"/>
    <w:unhideWhenUsed/>
    <w:rsid w:val="004A6063"/>
    <w:rPr>
      <w:color w:val="0563C1" w:themeColor="hyperlink"/>
      <w:u w:val="single"/>
    </w:rPr>
  </w:style>
  <w:style w:type="character" w:styleId="CommentReference">
    <w:name w:val="annotation reference"/>
    <w:basedOn w:val="DefaultParagraphFont"/>
    <w:uiPriority w:val="99"/>
    <w:semiHidden/>
    <w:unhideWhenUsed/>
    <w:rsid w:val="008B1DBF"/>
    <w:rPr>
      <w:sz w:val="16"/>
      <w:szCs w:val="16"/>
    </w:rPr>
  </w:style>
  <w:style w:type="paragraph" w:styleId="CommentText">
    <w:name w:val="annotation text"/>
    <w:basedOn w:val="Normal"/>
    <w:link w:val="CommentTextChar"/>
    <w:uiPriority w:val="99"/>
    <w:unhideWhenUsed/>
    <w:rsid w:val="008B1DBF"/>
    <w:pPr>
      <w:spacing w:line="240" w:lineRule="auto"/>
    </w:pPr>
    <w:rPr>
      <w:sz w:val="20"/>
      <w:szCs w:val="20"/>
    </w:rPr>
  </w:style>
  <w:style w:type="character" w:customStyle="1" w:styleId="CommentTextChar">
    <w:name w:val="Comment Text Char"/>
    <w:basedOn w:val="DefaultParagraphFont"/>
    <w:link w:val="CommentText"/>
    <w:uiPriority w:val="99"/>
    <w:rsid w:val="008B1DBF"/>
    <w:rPr>
      <w:sz w:val="20"/>
      <w:szCs w:val="20"/>
    </w:rPr>
  </w:style>
  <w:style w:type="paragraph" w:styleId="CommentSubject">
    <w:name w:val="annotation subject"/>
    <w:basedOn w:val="CommentText"/>
    <w:next w:val="CommentText"/>
    <w:link w:val="CommentSubjectChar"/>
    <w:uiPriority w:val="99"/>
    <w:semiHidden/>
    <w:unhideWhenUsed/>
    <w:rsid w:val="008B1DBF"/>
    <w:rPr>
      <w:b/>
      <w:bCs/>
    </w:rPr>
  </w:style>
  <w:style w:type="character" w:customStyle="1" w:styleId="CommentSubjectChar">
    <w:name w:val="Comment Subject Char"/>
    <w:basedOn w:val="CommentTextChar"/>
    <w:link w:val="CommentSubject"/>
    <w:uiPriority w:val="99"/>
    <w:semiHidden/>
    <w:rsid w:val="008B1DBF"/>
    <w:rPr>
      <w:b/>
      <w:bCs/>
      <w:sz w:val="20"/>
      <w:szCs w:val="20"/>
    </w:rPr>
  </w:style>
  <w:style w:type="paragraph" w:styleId="BalloonText">
    <w:name w:val="Balloon Text"/>
    <w:basedOn w:val="Normal"/>
    <w:link w:val="BalloonTextChar"/>
    <w:uiPriority w:val="99"/>
    <w:semiHidden/>
    <w:unhideWhenUsed/>
    <w:rsid w:val="008B1D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1DBF"/>
    <w:rPr>
      <w:rFonts w:ascii="Segoe UI" w:hAnsi="Segoe UI" w:cs="Segoe UI"/>
      <w:sz w:val="18"/>
      <w:szCs w:val="18"/>
    </w:rPr>
  </w:style>
  <w:style w:type="paragraph" w:styleId="Revision">
    <w:name w:val="Revision"/>
    <w:hidden/>
    <w:uiPriority w:val="99"/>
    <w:semiHidden/>
    <w:rsid w:val="00190215"/>
    <w:pPr>
      <w:spacing w:after="0" w:line="240" w:lineRule="auto"/>
    </w:pPr>
  </w:style>
  <w:style w:type="paragraph" w:styleId="HTMLPreformatted">
    <w:name w:val="HTML Preformatted"/>
    <w:basedOn w:val="Normal"/>
    <w:link w:val="HTMLPreformattedChar"/>
    <w:uiPriority w:val="99"/>
    <w:semiHidden/>
    <w:unhideWhenUsed/>
    <w:rsid w:val="00EE5818"/>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E5818"/>
    <w:rPr>
      <w:rFonts w:ascii="Consolas" w:hAnsi="Consolas"/>
      <w:sz w:val="20"/>
      <w:szCs w:val="20"/>
    </w:rPr>
  </w:style>
  <w:style w:type="paragraph" w:styleId="ListParagraph">
    <w:name w:val="List Paragraph"/>
    <w:basedOn w:val="Normal"/>
    <w:uiPriority w:val="34"/>
    <w:qFormat/>
    <w:rsid w:val="00A80898"/>
    <w:pPr>
      <w:spacing w:after="0" w:line="240" w:lineRule="auto"/>
      <w:ind w:left="720"/>
    </w:pPr>
    <w:rPr>
      <w:rFonts w:ascii="GillSans" w:eastAsia="Times New Roman" w:hAnsi="GillSans" w:cs="Times New Roman"/>
      <w:bCs/>
      <w:szCs w:val="24"/>
    </w:rPr>
  </w:style>
  <w:style w:type="numbering" w:customStyle="1" w:styleId="NoList1">
    <w:name w:val="No List1"/>
    <w:next w:val="NoList"/>
    <w:uiPriority w:val="99"/>
    <w:semiHidden/>
    <w:unhideWhenUsed/>
    <w:rsid w:val="003B1E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7658179">
      <w:bodyDiv w:val="1"/>
      <w:marLeft w:val="0"/>
      <w:marRight w:val="0"/>
      <w:marTop w:val="0"/>
      <w:marBottom w:val="0"/>
      <w:divBdr>
        <w:top w:val="none" w:sz="0" w:space="0" w:color="auto"/>
        <w:left w:val="none" w:sz="0" w:space="0" w:color="auto"/>
        <w:bottom w:val="none" w:sz="0" w:space="0" w:color="auto"/>
        <w:right w:val="none" w:sz="0" w:space="0" w:color="auto"/>
      </w:divBdr>
    </w:div>
    <w:div w:id="859198270">
      <w:bodyDiv w:val="1"/>
      <w:marLeft w:val="0"/>
      <w:marRight w:val="0"/>
      <w:marTop w:val="0"/>
      <w:marBottom w:val="0"/>
      <w:divBdr>
        <w:top w:val="none" w:sz="0" w:space="0" w:color="auto"/>
        <w:left w:val="none" w:sz="0" w:space="0" w:color="auto"/>
        <w:bottom w:val="none" w:sz="0" w:space="0" w:color="auto"/>
        <w:right w:val="none" w:sz="0" w:space="0" w:color="auto"/>
      </w:divBdr>
    </w:div>
    <w:div w:id="1091048694">
      <w:bodyDiv w:val="1"/>
      <w:marLeft w:val="0"/>
      <w:marRight w:val="0"/>
      <w:marTop w:val="0"/>
      <w:marBottom w:val="0"/>
      <w:divBdr>
        <w:top w:val="none" w:sz="0" w:space="0" w:color="auto"/>
        <w:left w:val="none" w:sz="0" w:space="0" w:color="auto"/>
        <w:bottom w:val="none" w:sz="0" w:space="0" w:color="auto"/>
        <w:right w:val="none" w:sz="0" w:space="0" w:color="auto"/>
      </w:divBdr>
    </w:div>
    <w:div w:id="1808664434">
      <w:bodyDiv w:val="1"/>
      <w:marLeft w:val="0"/>
      <w:marRight w:val="0"/>
      <w:marTop w:val="0"/>
      <w:marBottom w:val="0"/>
      <w:divBdr>
        <w:top w:val="none" w:sz="0" w:space="0" w:color="auto"/>
        <w:left w:val="none" w:sz="0" w:space="0" w:color="auto"/>
        <w:bottom w:val="none" w:sz="0" w:space="0" w:color="auto"/>
        <w:right w:val="none" w:sz="0" w:space="0" w:color="auto"/>
      </w:divBdr>
    </w:div>
    <w:div w:id="1985355901">
      <w:bodyDiv w:val="1"/>
      <w:marLeft w:val="0"/>
      <w:marRight w:val="0"/>
      <w:marTop w:val="0"/>
      <w:marBottom w:val="0"/>
      <w:divBdr>
        <w:top w:val="none" w:sz="0" w:space="0" w:color="auto"/>
        <w:left w:val="none" w:sz="0" w:space="0" w:color="auto"/>
        <w:bottom w:val="none" w:sz="0" w:space="0" w:color="auto"/>
        <w:right w:val="none" w:sz="0" w:space="0" w:color="auto"/>
      </w:divBdr>
    </w:div>
    <w:div w:id="1991325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cjaeger@uab.edu" TargetMode="External"/><Relationship Id="rId13" Type="http://schemas.microsoft.com/office/2011/relationships/people" Target="people.xml"/><Relationship Id="rId3" Type="http://schemas.openxmlformats.org/officeDocument/2006/relationships/styles" Target="styles.xml"/><Relationship Id="rId34" Type="http://schemas.microsoft.com/office/2016/09/relationships/commentsIds" Target="commentsId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 Id="rId35" Type="http://schemas.openxmlformats.org/officeDocument/2006/relationships/image" Target="media/file5305a56e9e.emf"/><Relationship Id="rId36" Type="http://schemas.openxmlformats.org/officeDocument/2006/relationships/image" Target="media/file53052637cfa.emf"/><Relationship Id="rId37" Type="http://schemas.openxmlformats.org/officeDocument/2006/relationships/image" Target="media/file5302df359ce.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83668D-D09D-425A-9B50-4149EB7922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19</TotalTime>
  <Pages>17</Pages>
  <Words>7337</Words>
  <Characters>41824</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mitype="http://purl.org/dc/dcmitype/" xmlns:dcterms="http://purl.org/dc/terms/" xmlns:xsi="http://www.w3.org/2001/XMLSchema-instance">
  <dc:title/>
  <dc:subject/>
  <dc:creator>Byron Jaeger</dc:creator>
  <cp:keywords/>
  <dc:description/>
  <cp:lastModifiedBy/>
  <cp:revision>24</cp:revision>
  <dcterms:created xsi:type="dcterms:W3CDTF">2020-06-26T03:14:00Z</dcterms:created>
  <dcterms:modified xsi:type="dcterms:W3CDTF">2020-07-23T19:00:14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wzypq2lz"/&gt;&lt;style id="http://www.zotero.org/styles/journal-of-the-american-heart-association" hasBibliography="1" bibliographyStyleHasBeenSet="1"/&gt;&lt;prefs&gt;&lt;pref name="fieldType" value="Field"/&gt;&lt;/p</vt:lpwstr>
  </property>
  <property fmtid="{D5CDD505-2E9C-101B-9397-08002B2CF9AE}" pid="3" name="ZOTERO_PREF_2">
    <vt:lpwstr>refs&gt;&lt;/data&gt;</vt:lpwstr>
  </property>
</Properties>
</file>